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59DB0A" w14:textId="77777777" w:rsidR="003D3069" w:rsidRPr="00B34981" w:rsidRDefault="003D3069" w:rsidP="003D3069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b/>
          <w:sz w:val="24"/>
          <w:szCs w:val="24"/>
        </w:rPr>
        <w:t>Make</w:t>
      </w:r>
      <w:r w:rsidRPr="00B34981">
        <w:rPr>
          <w:rFonts w:ascii="Times New Roman" w:hAnsi="Times New Roman" w:cs="Times New Roman"/>
          <w:sz w:val="24"/>
          <w:szCs w:val="24"/>
        </w:rPr>
        <w:t xml:space="preserve"> and </w:t>
      </w:r>
      <w:r w:rsidRPr="00B34981">
        <w:rPr>
          <w:rFonts w:ascii="Times New Roman" w:hAnsi="Times New Roman" w:cs="Times New Roman"/>
          <w:b/>
          <w:sz w:val="24"/>
          <w:szCs w:val="24"/>
        </w:rPr>
        <w:t>Model</w:t>
      </w:r>
      <w:r w:rsidRPr="00B34981">
        <w:rPr>
          <w:rFonts w:ascii="Times New Roman" w:hAnsi="Times New Roman" w:cs="Times New Roman"/>
          <w:sz w:val="24"/>
          <w:szCs w:val="24"/>
        </w:rPr>
        <w:t xml:space="preserve"> of the Laptop: </w:t>
      </w:r>
    </w:p>
    <w:p w14:paraId="0759DB0F" w14:textId="09F783A6" w:rsidR="00A559A7" w:rsidRPr="00B34981" w:rsidRDefault="00E52607" w:rsidP="00F81D3B">
      <w:pPr>
        <w:ind w:firstLine="360"/>
        <w:rPr>
          <w:color w:val="FF0000"/>
        </w:rPr>
      </w:pPr>
      <w:r w:rsidRPr="00B34981">
        <w:rPr>
          <w:color w:val="FF0000"/>
        </w:rPr>
        <w:t>Lenovo ThinkPad X1 Carbon 6th Generation</w:t>
      </w:r>
    </w:p>
    <w:p w14:paraId="53D74EA8" w14:textId="05F16EA2" w:rsidR="00E52607" w:rsidRPr="00B34981" w:rsidRDefault="00E52607" w:rsidP="00E52607"/>
    <w:p w14:paraId="1A2DEA09" w14:textId="77777777" w:rsidR="00E52607" w:rsidRPr="00B34981" w:rsidRDefault="00E52607" w:rsidP="00E52607"/>
    <w:p w14:paraId="0759DB10" w14:textId="7972EBCE" w:rsidR="003D3069" w:rsidRPr="00B34981" w:rsidRDefault="003D3069" w:rsidP="00D54438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 </w:t>
      </w:r>
      <w:r w:rsidRPr="00B34981">
        <w:rPr>
          <w:rFonts w:ascii="Times New Roman" w:hAnsi="Times New Roman" w:cs="Times New Roman"/>
          <w:b/>
          <w:sz w:val="24"/>
          <w:szCs w:val="24"/>
        </w:rPr>
        <w:t>Operating System</w:t>
      </w:r>
      <w:r w:rsidRPr="00B34981">
        <w:rPr>
          <w:rFonts w:ascii="Times New Roman" w:hAnsi="Times New Roman" w:cs="Times New Roman"/>
          <w:sz w:val="24"/>
          <w:szCs w:val="24"/>
        </w:rPr>
        <w:t xml:space="preserve"> and Edition Type:</w:t>
      </w:r>
    </w:p>
    <w:p w14:paraId="48CD41A2" w14:textId="5ABC9E04" w:rsidR="00CE728E" w:rsidRPr="00B34981" w:rsidRDefault="00CE728E" w:rsidP="00F81D3B">
      <w:pPr>
        <w:autoSpaceDE w:val="0"/>
        <w:autoSpaceDN w:val="0"/>
        <w:adjustRightInd w:val="0"/>
        <w:ind w:firstLine="360"/>
        <w:rPr>
          <w:color w:val="FF0000"/>
          <w:lang w:val="en-CA"/>
        </w:rPr>
      </w:pPr>
      <w:r w:rsidRPr="00B34981">
        <w:rPr>
          <w:color w:val="FF0000"/>
          <w:lang w:val="en-CA"/>
        </w:rPr>
        <w:t>Edition :Windows 10 Pro</w:t>
      </w:r>
    </w:p>
    <w:p w14:paraId="55F086B0" w14:textId="427EA735" w:rsidR="00CE728E" w:rsidRPr="00B34981" w:rsidRDefault="00CE728E" w:rsidP="00F81D3B">
      <w:pPr>
        <w:autoSpaceDE w:val="0"/>
        <w:autoSpaceDN w:val="0"/>
        <w:adjustRightInd w:val="0"/>
        <w:ind w:firstLine="360"/>
        <w:rPr>
          <w:color w:val="FF0000"/>
        </w:rPr>
      </w:pPr>
      <w:r w:rsidRPr="00B34981">
        <w:rPr>
          <w:color w:val="FF0000"/>
        </w:rPr>
        <w:t>Version: 21H2</w:t>
      </w:r>
    </w:p>
    <w:p w14:paraId="54ACCC2D" w14:textId="0421B7B6" w:rsidR="00CE728E" w:rsidRPr="00B34981" w:rsidRDefault="00CE728E" w:rsidP="00CE728E">
      <w:pPr>
        <w:autoSpaceDE w:val="0"/>
        <w:autoSpaceDN w:val="0"/>
        <w:adjustRightInd w:val="0"/>
      </w:pPr>
    </w:p>
    <w:p w14:paraId="0759DB14" w14:textId="77777777" w:rsidR="00A03106" w:rsidRPr="00B34981" w:rsidRDefault="00A03106" w:rsidP="00F81D3B">
      <w:pPr>
        <w:autoSpaceDE w:val="0"/>
        <w:autoSpaceDN w:val="0"/>
        <w:adjustRightInd w:val="0"/>
        <w:rPr>
          <w:b/>
        </w:rPr>
      </w:pPr>
    </w:p>
    <w:p w14:paraId="0759DB15" w14:textId="0FE1719A" w:rsidR="00761E09" w:rsidRPr="00B34981" w:rsidRDefault="00254329" w:rsidP="00A03106">
      <w:pPr>
        <w:pStyle w:val="ListParagraph"/>
        <w:numPr>
          <w:ilvl w:val="0"/>
          <w:numId w:val="19"/>
        </w:num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b/>
          <w:sz w:val="24"/>
          <w:szCs w:val="24"/>
        </w:rPr>
        <w:t>Processor</w:t>
      </w:r>
      <w:r w:rsidR="00B949EE" w:rsidRPr="00B34981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B949EE" w:rsidRPr="00B34981">
        <w:rPr>
          <w:rFonts w:ascii="Times New Roman" w:hAnsi="Times New Roman" w:cs="Times New Roman"/>
          <w:sz w:val="24"/>
          <w:szCs w:val="24"/>
        </w:rPr>
        <w:t>CPU)</w:t>
      </w:r>
      <w:r w:rsidRPr="00B34981">
        <w:rPr>
          <w:rFonts w:ascii="Times New Roman" w:hAnsi="Times New Roman" w:cs="Times New Roman"/>
          <w:sz w:val="24"/>
          <w:szCs w:val="24"/>
        </w:rPr>
        <w:t xml:space="preserve"> type and Speed</w:t>
      </w:r>
      <w:r w:rsidR="00BF145D" w:rsidRPr="00B34981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0759DB16" w14:textId="1E449F34" w:rsidR="00761E09" w:rsidRPr="008F5AB4" w:rsidRDefault="00CE728E" w:rsidP="008F5AB4">
      <w:pPr>
        <w:autoSpaceDE w:val="0"/>
        <w:autoSpaceDN w:val="0"/>
        <w:adjustRightInd w:val="0"/>
        <w:ind w:firstLine="360"/>
        <w:rPr>
          <w:color w:val="FF0000"/>
        </w:rPr>
      </w:pPr>
      <w:r w:rsidRPr="00B34981">
        <w:rPr>
          <w:color w:val="FF0000"/>
        </w:rPr>
        <w:t>Intel(R) Core(TM) i7-8650U CPU @ 1.90GHz</w:t>
      </w:r>
      <w:r w:rsidR="00181950">
        <w:rPr>
          <w:rFonts w:ascii="SimSun" w:eastAsia="SimSun" w:hAnsi="SimSun" w:cs="SimSun" w:hint="eastAsia"/>
          <w:color w:val="FF0000"/>
          <w:lang w:eastAsia="zh-CN"/>
        </w:rPr>
        <w:t xml:space="preserve"> </w:t>
      </w:r>
      <w:r w:rsidR="00181950">
        <w:rPr>
          <w:color w:val="FF0000"/>
        </w:rPr>
        <w:t xml:space="preserve"> </w:t>
      </w:r>
      <w:r w:rsidR="005E7DB9" w:rsidRPr="00B34981">
        <w:rPr>
          <w:color w:val="FF0000"/>
        </w:rPr>
        <w:t>2.11 GHz</w:t>
      </w:r>
      <w:r w:rsidR="008F5AB4">
        <w:rPr>
          <w:color w:val="FF0000"/>
        </w:rPr>
        <w:t xml:space="preserve"> </w:t>
      </w:r>
      <w:r w:rsidR="008F5AB4" w:rsidRPr="008F5AB4">
        <w:rPr>
          <w:color w:val="FF0000"/>
        </w:rPr>
        <w:fldChar w:fldCharType="begin"/>
      </w:r>
      <w:r w:rsidR="008F5AB4">
        <w:rPr>
          <w:color w:val="FF0000"/>
        </w:rPr>
        <w:instrText xml:space="preserve"> ADDIN ZOTERO_ITEM CSL_CITATION {"citationID":"2lNb9LzU","properties":{"formattedCitation":"[1], [2]","plainCitation":"[1], [2]","dontUpdate":true,"noteIndex":0},"citationItems":[{"id":7,"uris":["http://zotero.org/users/local/eonZeVgz/items/H8AIV7PD"],"itemData":{"id":7,"type":"webpage","abstract":"Explains why Processor item in System Information shows two different CPU frequencies in one line.","container-title":"Intel","language":"en","title":"Why Does the Processor Show Two Different Frequencies in System...","URL":"https://www.intel.com/content/www/ca/en/support/articles/000055404/processors/intel-core-processors.html","accessed":{"date-parts":[["2022",5,27]]}}},{"id":9,"uris":["http://zotero.org/users/local/eonZeVgz/items/A6C4FTQI"],"itemData":{"id":9,"type":"webpage","abstract":"Provides a solution to an issue where the CPU name is shown and two identical frequencies don't match on the System property page.","language":"en-us","title":"CPU frequencies shown in System property page do not match - Windows Server","URL":"https://docs.microsoft.com/en-us/troubleshoot/windows-server/performance/cpu-frequencies-dont-match","accessed":{"date-parts":[["2022",5,27]]}}}],"schema":"https://github.com/citation-style-language/schema/raw/master/csl-citation.json"} </w:instrText>
      </w:r>
      <w:r w:rsidR="008F5AB4" w:rsidRPr="008F5AB4">
        <w:rPr>
          <w:color w:val="FF0000"/>
        </w:rPr>
        <w:fldChar w:fldCharType="separate"/>
      </w:r>
      <w:r w:rsidR="008F5AB4" w:rsidRPr="008F5AB4">
        <w:rPr>
          <w:color w:val="FF0000"/>
        </w:rPr>
        <w:t>[1] [2]</w:t>
      </w:r>
      <w:r w:rsidR="008F5AB4" w:rsidRPr="008F5AB4">
        <w:rPr>
          <w:color w:val="FF0000"/>
        </w:rPr>
        <w:fldChar w:fldCharType="end"/>
      </w:r>
    </w:p>
    <w:p w14:paraId="79548DF7" w14:textId="3BD74866" w:rsidR="008F5AB4" w:rsidRDefault="008F5AB4" w:rsidP="008F5AB4">
      <w:pPr>
        <w:autoSpaceDE w:val="0"/>
        <w:autoSpaceDN w:val="0"/>
        <w:adjustRightInd w:val="0"/>
        <w:ind w:firstLine="360"/>
        <w:rPr>
          <w:color w:val="FF0000"/>
        </w:rPr>
      </w:pPr>
    </w:p>
    <w:p w14:paraId="4D013AB5" w14:textId="77777777" w:rsidR="008F5AB4" w:rsidRPr="008F5AB4" w:rsidRDefault="008F5AB4" w:rsidP="008F5AB4">
      <w:pPr>
        <w:autoSpaceDE w:val="0"/>
        <w:autoSpaceDN w:val="0"/>
        <w:adjustRightInd w:val="0"/>
        <w:ind w:firstLine="360"/>
        <w:rPr>
          <w:color w:val="FF0000"/>
        </w:rPr>
      </w:pPr>
    </w:p>
    <w:p w14:paraId="0759DB17" w14:textId="2B7C36E1" w:rsidR="00FA135E" w:rsidRPr="00B34981" w:rsidRDefault="001D7B6B" w:rsidP="00A03106">
      <w:pPr>
        <w:pStyle w:val="ListParagraph"/>
        <w:numPr>
          <w:ilvl w:val="0"/>
          <w:numId w:val="19"/>
        </w:num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>The n</w:t>
      </w:r>
      <w:r w:rsidR="00761E09" w:rsidRPr="00B34981">
        <w:rPr>
          <w:rFonts w:ascii="Times New Roman" w:hAnsi="Times New Roman" w:cs="Times New Roman"/>
          <w:sz w:val="24"/>
          <w:szCs w:val="24"/>
        </w:rPr>
        <w:t xml:space="preserve">umber of </w:t>
      </w:r>
      <w:r w:rsidR="00761E09" w:rsidRPr="00B34981">
        <w:rPr>
          <w:rFonts w:ascii="Times New Roman" w:hAnsi="Times New Roman" w:cs="Times New Roman"/>
          <w:b/>
          <w:sz w:val="24"/>
          <w:szCs w:val="24"/>
        </w:rPr>
        <w:t>P</w:t>
      </w:r>
      <w:r w:rsidR="00932CBA" w:rsidRPr="00B34981">
        <w:rPr>
          <w:rFonts w:ascii="Times New Roman" w:hAnsi="Times New Roman" w:cs="Times New Roman"/>
          <w:b/>
          <w:sz w:val="24"/>
          <w:szCs w:val="24"/>
        </w:rPr>
        <w:t>rocessor Core</w:t>
      </w:r>
      <w:r w:rsidR="00761E09" w:rsidRPr="00B34981">
        <w:rPr>
          <w:rFonts w:ascii="Times New Roman" w:hAnsi="Times New Roman" w:cs="Times New Roman"/>
          <w:b/>
          <w:sz w:val="24"/>
          <w:szCs w:val="24"/>
        </w:rPr>
        <w:t>s</w:t>
      </w:r>
      <w:r w:rsidR="00593B21" w:rsidRPr="00B34981">
        <w:rPr>
          <w:rFonts w:ascii="Times New Roman" w:hAnsi="Times New Roman" w:cs="Times New Roman"/>
          <w:sz w:val="24"/>
          <w:szCs w:val="24"/>
        </w:rPr>
        <w:t xml:space="preserve"> and Cache memory</w:t>
      </w:r>
      <w:r w:rsidR="00932CBA" w:rsidRPr="00B34981">
        <w:rPr>
          <w:rFonts w:ascii="Times New Roman" w:hAnsi="Times New Roman" w:cs="Times New Roman"/>
          <w:sz w:val="24"/>
          <w:szCs w:val="24"/>
        </w:rPr>
        <w:t>:</w:t>
      </w:r>
    </w:p>
    <w:p w14:paraId="31841BD4" w14:textId="61DC5DF3" w:rsidR="009D61A4" w:rsidRPr="00B34981" w:rsidRDefault="00FA135E" w:rsidP="005A5AFC">
      <w:pPr>
        <w:pStyle w:val="ListParagraph"/>
        <w:numPr>
          <w:ilvl w:val="0"/>
          <w:numId w:val="25"/>
        </w:num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  </w:t>
      </w:r>
      <w:r w:rsidR="009D61A4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Socket:</w:t>
      </w:r>
      <w:r w:rsidR="005E7DB9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1</w:t>
      </w:r>
    </w:p>
    <w:p w14:paraId="0759DB18" w14:textId="24832C7D" w:rsidR="00FA135E" w:rsidRPr="00B34981" w:rsidRDefault="009D61A4" w:rsidP="005A5AFC">
      <w:pPr>
        <w:pStyle w:val="ListParagraph"/>
        <w:numPr>
          <w:ilvl w:val="0"/>
          <w:numId w:val="25"/>
        </w:num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  </w:t>
      </w:r>
      <w:r w:rsidR="00E4700A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Cores</w:t>
      </w:r>
      <w:r w:rsidR="00FA135E" w:rsidRPr="00B34981">
        <w:rPr>
          <w:rFonts w:ascii="Times New Roman" w:hAnsi="Times New Roman" w:cs="Times New Roman"/>
          <w:color w:val="FF0000"/>
          <w:sz w:val="24"/>
          <w:szCs w:val="24"/>
        </w:rPr>
        <w:t>:</w:t>
      </w:r>
      <w:r w:rsidR="005E7DB9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4</w:t>
      </w:r>
    </w:p>
    <w:p w14:paraId="0759DB19" w14:textId="7935F7CD" w:rsidR="00932CBA" w:rsidRPr="00B34981" w:rsidRDefault="00FA135E" w:rsidP="005A5AFC">
      <w:pPr>
        <w:pStyle w:val="ListParagraph"/>
        <w:numPr>
          <w:ilvl w:val="0"/>
          <w:numId w:val="25"/>
        </w:num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   Logical</w:t>
      </w:r>
      <w:r w:rsidR="00E4700A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processors</w:t>
      </w:r>
      <w:r w:rsidRPr="00B34981">
        <w:rPr>
          <w:rFonts w:ascii="Times New Roman" w:hAnsi="Times New Roman" w:cs="Times New Roman"/>
          <w:color w:val="FF0000"/>
          <w:sz w:val="24"/>
          <w:szCs w:val="24"/>
        </w:rPr>
        <w:t>:</w:t>
      </w:r>
      <w:r w:rsidR="005E7DB9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8</w:t>
      </w:r>
    </w:p>
    <w:p w14:paraId="4791FC8D" w14:textId="77777777" w:rsidR="009D2D76" w:rsidRPr="00B34981" w:rsidRDefault="009D2D76" w:rsidP="009D2D76">
      <w:pPr>
        <w:pStyle w:val="ListParagraph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color w:val="FF0000"/>
          <w:sz w:val="24"/>
          <w:szCs w:val="24"/>
        </w:rPr>
      </w:pPr>
    </w:p>
    <w:p w14:paraId="062FE083" w14:textId="3D07A9D9" w:rsidR="008E6B47" w:rsidRPr="00B34981" w:rsidRDefault="008E6B47" w:rsidP="008E6B47">
      <w:pPr>
        <w:pStyle w:val="ListParagraph"/>
        <w:numPr>
          <w:ilvl w:val="0"/>
          <w:numId w:val="25"/>
        </w:num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   L1</w:t>
      </w:r>
      <w:r w:rsidR="00593B21" w:rsidRPr="00B34981">
        <w:rPr>
          <w:rFonts w:ascii="Times New Roman" w:hAnsi="Times New Roman" w:cs="Times New Roman"/>
          <w:color w:val="FF0000"/>
          <w:sz w:val="24"/>
          <w:szCs w:val="24"/>
        </w:rPr>
        <w:t>:</w:t>
      </w:r>
      <w:r w:rsidR="005E7DB9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256 KB</w:t>
      </w:r>
    </w:p>
    <w:p w14:paraId="42CC23FF" w14:textId="0DB98DF5" w:rsidR="008E6B47" w:rsidRPr="00B34981" w:rsidRDefault="008E6B47" w:rsidP="008E6B47">
      <w:pPr>
        <w:pStyle w:val="ListParagraph"/>
        <w:numPr>
          <w:ilvl w:val="0"/>
          <w:numId w:val="25"/>
        </w:num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   L2</w:t>
      </w:r>
      <w:r w:rsidR="00593B21" w:rsidRPr="00B34981">
        <w:rPr>
          <w:rFonts w:ascii="Times New Roman" w:hAnsi="Times New Roman" w:cs="Times New Roman"/>
          <w:color w:val="FF0000"/>
          <w:sz w:val="24"/>
          <w:szCs w:val="24"/>
        </w:rPr>
        <w:t>:</w:t>
      </w:r>
      <w:r w:rsidR="005E7DB9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1.0 MB</w:t>
      </w:r>
    </w:p>
    <w:p w14:paraId="01F17BFF" w14:textId="625D049C" w:rsidR="00AF4921" w:rsidRPr="00B34981" w:rsidRDefault="008E6B47" w:rsidP="00AF4921">
      <w:pPr>
        <w:pStyle w:val="ListParagraph"/>
        <w:numPr>
          <w:ilvl w:val="0"/>
          <w:numId w:val="25"/>
        </w:num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color w:val="FF0000"/>
          <w:sz w:val="24"/>
          <w:szCs w:val="24"/>
        </w:rPr>
      </w:pPr>
      <w:r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   L3</w:t>
      </w:r>
      <w:r w:rsidR="00593B21" w:rsidRPr="00B34981">
        <w:rPr>
          <w:rFonts w:ascii="Times New Roman" w:hAnsi="Times New Roman" w:cs="Times New Roman"/>
          <w:color w:val="FF0000"/>
          <w:sz w:val="24"/>
          <w:szCs w:val="24"/>
        </w:rPr>
        <w:t>:</w:t>
      </w:r>
      <w:r w:rsidR="005E7DB9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8.0 MB</w:t>
      </w:r>
    </w:p>
    <w:p w14:paraId="0759DB1A" w14:textId="77777777" w:rsidR="00216C00" w:rsidRPr="00B34981" w:rsidRDefault="00216C00" w:rsidP="00216C00">
      <w:pPr>
        <w:pStyle w:val="ListParagraph"/>
        <w:autoSpaceDE w:val="0"/>
        <w:autoSpaceDN w:val="0"/>
        <w:adjustRightInd w:val="0"/>
        <w:spacing w:line="240" w:lineRule="auto"/>
        <w:ind w:left="1440"/>
        <w:rPr>
          <w:rFonts w:ascii="Times New Roman" w:hAnsi="Times New Roman" w:cs="Times New Roman"/>
          <w:sz w:val="24"/>
          <w:szCs w:val="24"/>
        </w:rPr>
      </w:pPr>
    </w:p>
    <w:p w14:paraId="0759DB1B" w14:textId="463FEDAE" w:rsidR="00F81D3B" w:rsidRPr="00B34981" w:rsidRDefault="00A03106" w:rsidP="00F81D3B">
      <w:pPr>
        <w:pStyle w:val="ListParagraph"/>
        <w:numPr>
          <w:ilvl w:val="0"/>
          <w:numId w:val="19"/>
        </w:num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Is Virtualization </w:t>
      </w:r>
      <w:r w:rsidRPr="00B34981">
        <w:rPr>
          <w:rFonts w:ascii="Times New Roman" w:hAnsi="Times New Roman" w:cs="Times New Roman"/>
          <w:b/>
          <w:sz w:val="24"/>
          <w:szCs w:val="24"/>
        </w:rPr>
        <w:t>Enabled</w:t>
      </w:r>
      <w:r w:rsidRPr="00B34981">
        <w:rPr>
          <w:rFonts w:ascii="Times New Roman" w:hAnsi="Times New Roman" w:cs="Times New Roman"/>
          <w:sz w:val="24"/>
          <w:szCs w:val="24"/>
        </w:rPr>
        <w:t xml:space="preserve">:  </w:t>
      </w:r>
    </w:p>
    <w:p w14:paraId="1D8E1530" w14:textId="67F3C512" w:rsidR="00F81D3B" w:rsidRPr="00B34981" w:rsidRDefault="00F81D3B" w:rsidP="00F81D3B">
      <w:pPr>
        <w:autoSpaceDE w:val="0"/>
        <w:autoSpaceDN w:val="0"/>
        <w:adjustRightInd w:val="0"/>
        <w:ind w:firstLine="360"/>
        <w:rPr>
          <w:bCs/>
          <w:color w:val="FF0000"/>
        </w:rPr>
      </w:pPr>
      <w:r w:rsidRPr="00B34981">
        <w:rPr>
          <w:rFonts w:eastAsiaTheme="minorEastAsia"/>
          <w:bCs/>
          <w:color w:val="FF0000"/>
          <w:lang w:eastAsia="zh-CN"/>
        </w:rPr>
        <w:t>Y</w:t>
      </w:r>
      <w:r w:rsidRPr="00B34981">
        <w:rPr>
          <w:bCs/>
          <w:color w:val="FF0000"/>
        </w:rPr>
        <w:t>es</w:t>
      </w:r>
    </w:p>
    <w:p w14:paraId="3F196A87" w14:textId="77777777" w:rsidR="00F81D3B" w:rsidRPr="00B34981" w:rsidRDefault="00F81D3B" w:rsidP="00F81D3B">
      <w:pPr>
        <w:keepNext/>
        <w:autoSpaceDE w:val="0"/>
        <w:autoSpaceDN w:val="0"/>
        <w:adjustRightInd w:val="0"/>
        <w:spacing w:line="360" w:lineRule="auto"/>
        <w:jc w:val="center"/>
      </w:pPr>
      <w:r w:rsidRPr="00B34981">
        <w:rPr>
          <w:noProof/>
        </w:rPr>
        <w:drawing>
          <wp:inline distT="0" distB="0" distL="0" distR="0" wp14:anchorId="2E079105" wp14:editId="76691BD8">
            <wp:extent cx="3389084" cy="2541814"/>
            <wp:effectExtent l="0" t="0" r="1905" b="0"/>
            <wp:docPr id="6" name="Picture 6" descr="Tex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ext&#10;&#10;Description automatically generated with low confidence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5664" cy="25542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E1E567" w14:textId="1EB3B33F" w:rsidR="00B426DE" w:rsidRPr="009F1CA8" w:rsidRDefault="00F81D3B" w:rsidP="00F81D3B">
      <w:pPr>
        <w:pStyle w:val="Caption"/>
        <w:jc w:val="center"/>
        <w:rPr>
          <w:i w:val="0"/>
          <w:iCs w:val="0"/>
          <w:color w:val="FF0000"/>
          <w:sz w:val="24"/>
          <w:szCs w:val="24"/>
        </w:rPr>
      </w:pPr>
      <w:r w:rsidRPr="009F1CA8">
        <w:rPr>
          <w:i w:val="0"/>
          <w:iCs w:val="0"/>
          <w:color w:val="FF0000"/>
          <w:sz w:val="24"/>
          <w:szCs w:val="24"/>
        </w:rPr>
        <w:t xml:space="preserve">Figure </w:t>
      </w:r>
      <w:r w:rsidRPr="009F1CA8">
        <w:rPr>
          <w:i w:val="0"/>
          <w:iCs w:val="0"/>
          <w:color w:val="FF0000"/>
          <w:sz w:val="24"/>
          <w:szCs w:val="24"/>
        </w:rPr>
        <w:fldChar w:fldCharType="begin"/>
      </w:r>
      <w:r w:rsidRPr="009F1CA8">
        <w:rPr>
          <w:i w:val="0"/>
          <w:iCs w:val="0"/>
          <w:color w:val="FF0000"/>
          <w:sz w:val="24"/>
          <w:szCs w:val="24"/>
        </w:rPr>
        <w:instrText xml:space="preserve"> SEQ Figure \* ARABIC </w:instrText>
      </w:r>
      <w:r w:rsidRPr="009F1CA8">
        <w:rPr>
          <w:i w:val="0"/>
          <w:iCs w:val="0"/>
          <w:color w:val="FF0000"/>
          <w:sz w:val="24"/>
          <w:szCs w:val="24"/>
        </w:rPr>
        <w:fldChar w:fldCharType="separate"/>
      </w:r>
      <w:r w:rsidR="00B85D3C" w:rsidRPr="009F1CA8">
        <w:rPr>
          <w:i w:val="0"/>
          <w:iCs w:val="0"/>
          <w:noProof/>
          <w:color w:val="FF0000"/>
          <w:sz w:val="24"/>
          <w:szCs w:val="24"/>
        </w:rPr>
        <w:t>1</w:t>
      </w:r>
      <w:r w:rsidRPr="009F1CA8">
        <w:rPr>
          <w:i w:val="0"/>
          <w:iCs w:val="0"/>
          <w:color w:val="FF0000"/>
          <w:sz w:val="24"/>
          <w:szCs w:val="24"/>
        </w:rPr>
        <w:fldChar w:fldCharType="end"/>
      </w:r>
      <w:r w:rsidRPr="009F1CA8">
        <w:rPr>
          <w:i w:val="0"/>
          <w:iCs w:val="0"/>
          <w:color w:val="FF0000"/>
          <w:sz w:val="24"/>
          <w:szCs w:val="24"/>
        </w:rPr>
        <w:t xml:space="preserve">. </w:t>
      </w:r>
      <w:proofErr w:type="spellStart"/>
      <w:r w:rsidRPr="009F1CA8">
        <w:rPr>
          <w:i w:val="0"/>
          <w:iCs w:val="0"/>
          <w:color w:val="FF0000"/>
          <w:sz w:val="24"/>
          <w:szCs w:val="24"/>
        </w:rPr>
        <w:t>Emabled</w:t>
      </w:r>
      <w:proofErr w:type="spellEnd"/>
      <w:r w:rsidRPr="009F1CA8">
        <w:rPr>
          <w:i w:val="0"/>
          <w:iCs w:val="0"/>
          <w:color w:val="FF0000"/>
          <w:sz w:val="24"/>
          <w:szCs w:val="24"/>
        </w:rPr>
        <w:t xml:space="preserve"> </w:t>
      </w:r>
      <w:proofErr w:type="spellStart"/>
      <w:r w:rsidRPr="009F1CA8">
        <w:rPr>
          <w:i w:val="0"/>
          <w:iCs w:val="0"/>
          <w:color w:val="FF0000"/>
          <w:sz w:val="24"/>
          <w:szCs w:val="24"/>
        </w:rPr>
        <w:t>Virtulization</w:t>
      </w:r>
      <w:proofErr w:type="spellEnd"/>
      <w:r w:rsidRPr="009F1CA8">
        <w:rPr>
          <w:i w:val="0"/>
          <w:iCs w:val="0"/>
          <w:color w:val="FF0000"/>
          <w:sz w:val="24"/>
          <w:szCs w:val="24"/>
        </w:rPr>
        <w:t xml:space="preserve"> (Yanzhang Wu)</w:t>
      </w:r>
    </w:p>
    <w:p w14:paraId="608A5FB4" w14:textId="77777777" w:rsidR="00B426DE" w:rsidRPr="00B34981" w:rsidRDefault="00B426DE" w:rsidP="00F81D3B"/>
    <w:p w14:paraId="0759DB1F" w14:textId="18D9A095" w:rsidR="00A03106" w:rsidRPr="00B34981" w:rsidRDefault="00B426DE" w:rsidP="00325C4A">
      <w:pPr>
        <w:pStyle w:val="ListParagraph"/>
        <w:numPr>
          <w:ilvl w:val="0"/>
          <w:numId w:val="19"/>
        </w:num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What type of </w:t>
      </w:r>
      <w:r w:rsidRPr="00B34981">
        <w:rPr>
          <w:rFonts w:ascii="Times New Roman" w:hAnsi="Times New Roman" w:cs="Times New Roman"/>
          <w:b/>
          <w:sz w:val="24"/>
          <w:szCs w:val="24"/>
        </w:rPr>
        <w:t>BIOS system</w:t>
      </w:r>
      <w:r w:rsidRPr="00B34981">
        <w:rPr>
          <w:rFonts w:ascii="Times New Roman" w:hAnsi="Times New Roman" w:cs="Times New Roman"/>
          <w:sz w:val="24"/>
          <w:szCs w:val="24"/>
        </w:rPr>
        <w:t xml:space="preserve"> do you have? </w:t>
      </w:r>
      <w:r w:rsidR="00B34981" w:rsidRPr="00B34981">
        <w:rPr>
          <w:rFonts w:ascii="Times New Roman" w:hAnsi="Times New Roman" w:cs="Times New Roman"/>
          <w:sz w:val="24"/>
          <w:szCs w:val="24"/>
        </w:rPr>
        <w:t xml:space="preserve"> </w:t>
      </w:r>
      <w:r w:rsidR="00B34981" w:rsidRPr="00B34981">
        <w:rPr>
          <w:rFonts w:ascii="Times New Roman" w:eastAsiaTheme="minorEastAsia" w:hAnsi="Times New Roman" w:cs="Times New Roman"/>
          <w:color w:val="FF0000"/>
          <w:sz w:val="24"/>
          <w:szCs w:val="24"/>
          <w:lang w:eastAsia="zh-CN"/>
        </w:rPr>
        <w:t>BIOS</w:t>
      </w:r>
    </w:p>
    <w:p w14:paraId="15D4258F" w14:textId="1580DF17" w:rsidR="0040457E" w:rsidRPr="0040457E" w:rsidRDefault="00254329" w:rsidP="0040457E">
      <w:pPr>
        <w:pStyle w:val="ListParagraph"/>
        <w:numPr>
          <w:ilvl w:val="0"/>
          <w:numId w:val="19"/>
        </w:numPr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lastRenderedPageBreak/>
        <w:t xml:space="preserve">Installed memory </w:t>
      </w:r>
      <w:proofErr w:type="gramStart"/>
      <w:r w:rsidRPr="00B34981">
        <w:rPr>
          <w:rFonts w:ascii="Times New Roman" w:hAnsi="Times New Roman" w:cs="Times New Roman"/>
          <w:sz w:val="24"/>
          <w:szCs w:val="24"/>
        </w:rPr>
        <w:t>(</w:t>
      </w:r>
      <w:r w:rsidR="005072BB" w:rsidRPr="00B34981">
        <w:rPr>
          <w:rFonts w:ascii="Times New Roman" w:hAnsi="Times New Roman" w:cs="Times New Roman"/>
          <w:sz w:val="24"/>
          <w:szCs w:val="24"/>
        </w:rPr>
        <w:t xml:space="preserve"> Dynamic</w:t>
      </w:r>
      <w:proofErr w:type="gramEnd"/>
      <w:r w:rsidR="005072BB" w:rsidRPr="00B34981">
        <w:rPr>
          <w:rFonts w:ascii="Times New Roman" w:hAnsi="Times New Roman" w:cs="Times New Roman"/>
          <w:sz w:val="24"/>
          <w:szCs w:val="24"/>
        </w:rPr>
        <w:t xml:space="preserve"> </w:t>
      </w:r>
      <w:r w:rsidRPr="00B34981">
        <w:rPr>
          <w:rFonts w:ascii="Times New Roman" w:hAnsi="Times New Roman" w:cs="Times New Roman"/>
          <w:sz w:val="24"/>
          <w:szCs w:val="24"/>
        </w:rPr>
        <w:t xml:space="preserve">RAM): </w:t>
      </w:r>
      <w:r w:rsidR="00FA135E" w:rsidRPr="00B34981">
        <w:rPr>
          <w:rFonts w:ascii="Times New Roman" w:hAnsi="Times New Roman" w:cs="Times New Roman"/>
          <w:sz w:val="24"/>
          <w:szCs w:val="24"/>
        </w:rPr>
        <w:t xml:space="preserve">         </w:t>
      </w:r>
      <w:r w:rsidR="00325C4A" w:rsidRPr="00B34981">
        <w:rPr>
          <w:rFonts w:ascii="Times New Roman" w:hAnsi="Times New Roman" w:cs="Times New Roman"/>
          <w:color w:val="FF0000"/>
          <w:sz w:val="24"/>
          <w:szCs w:val="24"/>
        </w:rPr>
        <w:t>16</w:t>
      </w:r>
      <w:r w:rsidR="00FA135E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 GB</w:t>
      </w:r>
    </w:p>
    <w:p w14:paraId="0BFB2F94" w14:textId="77777777" w:rsidR="0040457E" w:rsidRPr="0040457E" w:rsidRDefault="0040457E" w:rsidP="0040457E">
      <w:pPr>
        <w:pStyle w:val="ListParagraph"/>
        <w:autoSpaceDE w:val="0"/>
        <w:autoSpaceDN w:val="0"/>
        <w:adjustRightInd w:val="0"/>
        <w:spacing w:line="24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36C3C74A" w14:textId="21B621CB" w:rsidR="001D08D7" w:rsidRPr="00B34981" w:rsidRDefault="003F334C" w:rsidP="003F334C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proofErr w:type="gramStart"/>
      <w:r w:rsidRPr="00B34981">
        <w:rPr>
          <w:rFonts w:ascii="Times New Roman" w:hAnsi="Times New Roman" w:cs="Times New Roman"/>
          <w:sz w:val="24"/>
          <w:szCs w:val="24"/>
        </w:rPr>
        <w:t xml:space="preserve">Storage </w:t>
      </w:r>
      <w:r w:rsidR="00D05197" w:rsidRPr="00B34981">
        <w:rPr>
          <w:rFonts w:ascii="Times New Roman" w:hAnsi="Times New Roman" w:cs="Times New Roman"/>
          <w:sz w:val="24"/>
          <w:szCs w:val="24"/>
        </w:rPr>
        <w:t xml:space="preserve"> type</w:t>
      </w:r>
      <w:proofErr w:type="gramEnd"/>
      <w:r w:rsidR="00D05197" w:rsidRPr="00B34981">
        <w:rPr>
          <w:rFonts w:ascii="Times New Roman" w:hAnsi="Times New Roman" w:cs="Times New Roman"/>
          <w:sz w:val="24"/>
          <w:szCs w:val="24"/>
        </w:rPr>
        <w:t xml:space="preserve"> and</w:t>
      </w:r>
      <w:r w:rsidR="00C50B51" w:rsidRPr="00B34981">
        <w:rPr>
          <w:rFonts w:ascii="Times New Roman" w:hAnsi="Times New Roman" w:cs="Times New Roman"/>
          <w:sz w:val="24"/>
          <w:szCs w:val="24"/>
        </w:rPr>
        <w:t xml:space="preserve"> </w:t>
      </w:r>
      <w:r w:rsidRPr="00B34981">
        <w:rPr>
          <w:rFonts w:ascii="Times New Roman" w:hAnsi="Times New Roman" w:cs="Times New Roman"/>
          <w:sz w:val="24"/>
          <w:szCs w:val="24"/>
        </w:rPr>
        <w:t>Capacity:</w:t>
      </w:r>
      <w:r w:rsidR="0015334F" w:rsidRPr="00B34981">
        <w:rPr>
          <w:rFonts w:ascii="Times New Roman" w:hAnsi="Times New Roman" w:cs="Times New Roman"/>
          <w:sz w:val="24"/>
          <w:szCs w:val="24"/>
        </w:rPr>
        <w:t xml:space="preserve">           </w:t>
      </w:r>
      <w:r w:rsidR="001D08D7" w:rsidRPr="00B34981">
        <w:rPr>
          <w:rFonts w:ascii="Times New Roman" w:hAnsi="Times New Roman" w:cs="Times New Roman"/>
          <w:sz w:val="24"/>
          <w:szCs w:val="24"/>
        </w:rPr>
        <w:t xml:space="preserve">               </w:t>
      </w:r>
      <w:r w:rsidR="0015334F" w:rsidRPr="00B3498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E92B493" w14:textId="5A031B9C" w:rsidR="00CC1598" w:rsidRPr="00B34981" w:rsidRDefault="001D08D7" w:rsidP="0040457E">
      <w:pPr>
        <w:autoSpaceDE w:val="0"/>
        <w:autoSpaceDN w:val="0"/>
        <w:adjustRightInd w:val="0"/>
        <w:ind w:firstLine="360"/>
      </w:pPr>
      <w:r w:rsidRPr="00361A67">
        <w:rPr>
          <w:color w:val="FF0000"/>
        </w:rPr>
        <w:t>Solid State Drive</w:t>
      </w:r>
      <w:r w:rsidR="00325C4A" w:rsidRPr="00361A67">
        <w:rPr>
          <w:color w:val="FF0000"/>
        </w:rPr>
        <w:t xml:space="preserve">, </w:t>
      </w:r>
      <w:r w:rsidRPr="00361A67">
        <w:rPr>
          <w:color w:val="FF0000"/>
        </w:rPr>
        <w:t>Capacity:</w:t>
      </w:r>
      <w:r w:rsidR="00325C4A" w:rsidRPr="00361A67">
        <w:rPr>
          <w:color w:val="FF0000"/>
        </w:rPr>
        <w:t xml:space="preserve"> </w:t>
      </w:r>
      <w:proofErr w:type="gramStart"/>
      <w:r w:rsidR="00325C4A" w:rsidRPr="00361A67">
        <w:rPr>
          <w:color w:val="FF0000"/>
        </w:rPr>
        <w:t>512</w:t>
      </w:r>
      <w:r w:rsidRPr="00361A67">
        <w:rPr>
          <w:color w:val="FF0000"/>
        </w:rPr>
        <w:t xml:space="preserve">  </w:t>
      </w:r>
      <w:r w:rsidR="0015334F" w:rsidRPr="00361A67">
        <w:rPr>
          <w:color w:val="FF0000"/>
        </w:rPr>
        <w:t>GB</w:t>
      </w:r>
      <w:proofErr w:type="gramEnd"/>
      <w:r w:rsidR="00CC6BBB">
        <w:rPr>
          <w:color w:val="FF0000"/>
        </w:rPr>
        <w:t xml:space="preserve"> (4</w:t>
      </w:r>
      <w:r w:rsidR="003648E5">
        <w:rPr>
          <w:color w:val="FF0000"/>
        </w:rPr>
        <w:t>7</w:t>
      </w:r>
      <w:r w:rsidR="00CC6BBB">
        <w:rPr>
          <w:color w:val="FF0000"/>
        </w:rPr>
        <w:t>7GB)</w:t>
      </w:r>
    </w:p>
    <w:p w14:paraId="04F5930F" w14:textId="77777777" w:rsidR="0040457E" w:rsidRDefault="0040457E" w:rsidP="0040457E">
      <w:pPr>
        <w:keepNext/>
        <w:autoSpaceDE w:val="0"/>
        <w:autoSpaceDN w:val="0"/>
        <w:adjustRightInd w:val="0"/>
      </w:pPr>
      <w:r>
        <w:rPr>
          <w:noProof/>
        </w:rPr>
        <w:drawing>
          <wp:inline distT="0" distB="0" distL="0" distR="0" wp14:anchorId="39228682" wp14:editId="47015267">
            <wp:extent cx="5943600" cy="2413635"/>
            <wp:effectExtent l="0" t="0" r="0" b="5715"/>
            <wp:docPr id="1" name="Picture 1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able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13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59DB2D" w14:textId="30ECCA8A" w:rsidR="00D61CFD" w:rsidRPr="009F1CA8" w:rsidRDefault="0040457E" w:rsidP="0040457E">
      <w:pPr>
        <w:pStyle w:val="Caption"/>
        <w:jc w:val="center"/>
        <w:rPr>
          <w:i w:val="0"/>
          <w:iCs w:val="0"/>
          <w:color w:val="FF0000"/>
          <w:sz w:val="24"/>
          <w:szCs w:val="24"/>
        </w:rPr>
      </w:pPr>
      <w:r w:rsidRPr="009F1CA8">
        <w:rPr>
          <w:i w:val="0"/>
          <w:iCs w:val="0"/>
          <w:color w:val="FF0000"/>
          <w:sz w:val="24"/>
          <w:szCs w:val="24"/>
        </w:rPr>
        <w:t xml:space="preserve">Figure </w:t>
      </w:r>
      <w:r w:rsidRPr="009F1CA8">
        <w:rPr>
          <w:i w:val="0"/>
          <w:iCs w:val="0"/>
          <w:color w:val="FF0000"/>
          <w:sz w:val="24"/>
          <w:szCs w:val="24"/>
        </w:rPr>
        <w:fldChar w:fldCharType="begin"/>
      </w:r>
      <w:r w:rsidRPr="009F1CA8">
        <w:rPr>
          <w:i w:val="0"/>
          <w:iCs w:val="0"/>
          <w:color w:val="FF0000"/>
          <w:sz w:val="24"/>
          <w:szCs w:val="24"/>
        </w:rPr>
        <w:instrText xml:space="preserve"> SEQ Figure \* ARABIC </w:instrText>
      </w:r>
      <w:r w:rsidRPr="009F1CA8">
        <w:rPr>
          <w:i w:val="0"/>
          <w:iCs w:val="0"/>
          <w:color w:val="FF0000"/>
          <w:sz w:val="24"/>
          <w:szCs w:val="24"/>
        </w:rPr>
        <w:fldChar w:fldCharType="separate"/>
      </w:r>
      <w:r w:rsidR="00B85D3C" w:rsidRPr="009F1CA8">
        <w:rPr>
          <w:i w:val="0"/>
          <w:iCs w:val="0"/>
          <w:noProof/>
          <w:color w:val="FF0000"/>
          <w:sz w:val="24"/>
          <w:szCs w:val="24"/>
        </w:rPr>
        <w:t>2</w:t>
      </w:r>
      <w:r w:rsidRPr="009F1CA8">
        <w:rPr>
          <w:i w:val="0"/>
          <w:iCs w:val="0"/>
          <w:color w:val="FF0000"/>
          <w:sz w:val="24"/>
          <w:szCs w:val="24"/>
        </w:rPr>
        <w:fldChar w:fldCharType="end"/>
      </w:r>
      <w:r w:rsidRPr="009F1CA8">
        <w:rPr>
          <w:i w:val="0"/>
          <w:iCs w:val="0"/>
          <w:color w:val="FF0000"/>
          <w:sz w:val="24"/>
          <w:szCs w:val="24"/>
        </w:rPr>
        <w:t>. SSD (Yanzhang Wu)</w:t>
      </w:r>
    </w:p>
    <w:p w14:paraId="0759DB32" w14:textId="531A7099" w:rsidR="008273AF" w:rsidRPr="009F1CA8" w:rsidRDefault="00D61CFD" w:rsidP="009F1CA8">
      <w:pPr>
        <w:autoSpaceDE w:val="0"/>
        <w:autoSpaceDN w:val="0"/>
        <w:adjustRightInd w:val="0"/>
      </w:pPr>
      <w:r w:rsidRPr="009F1CA8">
        <w:t xml:space="preserve"> </w:t>
      </w:r>
      <w:r w:rsidR="00A559A7" w:rsidRPr="009F1CA8">
        <w:t xml:space="preserve"> </w:t>
      </w:r>
    </w:p>
    <w:p w14:paraId="0759DB3A" w14:textId="23496307" w:rsidR="00BF145D" w:rsidRPr="00B34981" w:rsidRDefault="00BF145D" w:rsidP="003F334C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USB Ports: </w:t>
      </w:r>
    </w:p>
    <w:p w14:paraId="5168DB35" w14:textId="75263A65" w:rsidR="008716BC" w:rsidRPr="00B34981" w:rsidRDefault="00C5631C" w:rsidP="00C5631C">
      <w:pPr>
        <w:autoSpaceDE w:val="0"/>
        <w:autoSpaceDN w:val="0"/>
        <w:adjustRightInd w:val="0"/>
        <w:rPr>
          <w:color w:val="FF0000"/>
        </w:rPr>
      </w:pPr>
      <w:r w:rsidRPr="00B34981">
        <w:rPr>
          <w:color w:val="FF0000"/>
        </w:rPr>
        <w:t xml:space="preserve">2 </w:t>
      </w:r>
      <w:proofErr w:type="spellStart"/>
      <w:r w:rsidRPr="00B34981">
        <w:rPr>
          <w:color w:val="FF0000"/>
        </w:rPr>
        <w:t>Thunderbolt</w:t>
      </w:r>
      <w:r w:rsidRPr="00B34981">
        <w:rPr>
          <w:color w:val="FF0000"/>
          <w:vertAlign w:val="superscript"/>
        </w:rPr>
        <w:t>TM</w:t>
      </w:r>
      <w:proofErr w:type="spellEnd"/>
      <w:r w:rsidRPr="00B34981">
        <w:rPr>
          <w:color w:val="FF0000"/>
        </w:rPr>
        <w:t xml:space="preserve"> 3 (USB type C)</w:t>
      </w:r>
    </w:p>
    <w:p w14:paraId="20EADE0A" w14:textId="05660217" w:rsidR="00C5631C" w:rsidRPr="00B34981" w:rsidRDefault="00C5631C" w:rsidP="00C5631C">
      <w:pPr>
        <w:autoSpaceDE w:val="0"/>
        <w:autoSpaceDN w:val="0"/>
        <w:adjustRightInd w:val="0"/>
        <w:rPr>
          <w:color w:val="FF0000"/>
        </w:rPr>
      </w:pPr>
      <w:r w:rsidRPr="00B34981">
        <w:rPr>
          <w:color w:val="FF0000"/>
        </w:rPr>
        <w:t>2 USB 3.0</w:t>
      </w:r>
    </w:p>
    <w:p w14:paraId="0759DB3B" w14:textId="77777777" w:rsidR="00BF145D" w:rsidRPr="00B34981" w:rsidRDefault="00BF145D" w:rsidP="002034B0">
      <w:pPr>
        <w:autoSpaceDE w:val="0"/>
        <w:autoSpaceDN w:val="0"/>
        <w:adjustRightInd w:val="0"/>
        <w:spacing w:line="276" w:lineRule="auto"/>
      </w:pPr>
    </w:p>
    <w:p w14:paraId="0759DB3D" w14:textId="2233E1B8" w:rsidR="00BF145D" w:rsidRPr="00181950" w:rsidRDefault="00761E09" w:rsidP="002034B0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VGA Port: </w:t>
      </w:r>
      <w:r w:rsidRPr="00B34981">
        <w:rPr>
          <w:rFonts w:ascii="Times New Roman" w:hAnsi="Times New Roman" w:cs="Times New Roman"/>
          <w:color w:val="FF0000"/>
          <w:sz w:val="24"/>
          <w:szCs w:val="24"/>
        </w:rPr>
        <w:t>No</w:t>
      </w:r>
    </w:p>
    <w:p w14:paraId="3B67208B" w14:textId="77777777" w:rsidR="00181950" w:rsidRPr="00181950" w:rsidRDefault="00181950" w:rsidP="00181950">
      <w:pPr>
        <w:pStyle w:val="ListParagraph"/>
        <w:autoSpaceDE w:val="0"/>
        <w:autoSpaceDN w:val="0"/>
        <w:adjustRightInd w:val="0"/>
        <w:ind w:left="360"/>
        <w:rPr>
          <w:rFonts w:ascii="Times New Roman" w:hAnsi="Times New Roman" w:cs="Times New Roman"/>
          <w:sz w:val="24"/>
          <w:szCs w:val="24"/>
        </w:rPr>
      </w:pPr>
    </w:p>
    <w:p w14:paraId="7A2F4A26" w14:textId="42270CF5" w:rsidR="00181950" w:rsidRDefault="00761E09" w:rsidP="00181950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HDMI Port: </w:t>
      </w:r>
      <w:r w:rsidRPr="00B34981">
        <w:rPr>
          <w:rFonts w:ascii="Times New Roman" w:hAnsi="Times New Roman" w:cs="Times New Roman"/>
          <w:color w:val="FF0000"/>
          <w:sz w:val="24"/>
          <w:szCs w:val="24"/>
        </w:rPr>
        <w:t>Yes</w:t>
      </w:r>
      <w:r w:rsidRPr="00B3498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28F42F" w14:textId="77777777" w:rsidR="0040457E" w:rsidRPr="0040457E" w:rsidRDefault="0040457E" w:rsidP="0040457E">
      <w:pPr>
        <w:autoSpaceDE w:val="0"/>
        <w:autoSpaceDN w:val="0"/>
        <w:adjustRightInd w:val="0"/>
      </w:pPr>
    </w:p>
    <w:p w14:paraId="4C5480C8" w14:textId="10FE9321" w:rsidR="00F94514" w:rsidRPr="00B34981" w:rsidRDefault="004A29E4" w:rsidP="00F94514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Web </w:t>
      </w:r>
      <w:r w:rsidR="00932CBA" w:rsidRPr="00B34981">
        <w:rPr>
          <w:rFonts w:ascii="Times New Roman" w:hAnsi="Times New Roman" w:cs="Times New Roman"/>
          <w:sz w:val="24"/>
          <w:szCs w:val="24"/>
        </w:rPr>
        <w:t xml:space="preserve">Camera: </w:t>
      </w:r>
      <w:r w:rsidR="00932CBA" w:rsidRPr="00181950">
        <w:rPr>
          <w:rFonts w:ascii="Times New Roman" w:hAnsi="Times New Roman" w:cs="Times New Roman"/>
          <w:color w:val="FF0000"/>
          <w:sz w:val="24"/>
          <w:szCs w:val="24"/>
        </w:rPr>
        <w:t>Yes</w:t>
      </w:r>
    </w:p>
    <w:p w14:paraId="169B4F64" w14:textId="77777777" w:rsidR="00F8041F" w:rsidRPr="00B34981" w:rsidRDefault="00F8041F" w:rsidP="00F8041F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0759DB41" w14:textId="2CF30441" w:rsidR="00370239" w:rsidRPr="00181950" w:rsidRDefault="00F8041F" w:rsidP="0009131E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Microphone: </w:t>
      </w:r>
      <w:r w:rsidRPr="00181950">
        <w:rPr>
          <w:rFonts w:ascii="Times New Roman" w:hAnsi="Times New Roman" w:cs="Times New Roman"/>
          <w:color w:val="FF0000"/>
          <w:sz w:val="24"/>
          <w:szCs w:val="24"/>
        </w:rPr>
        <w:t>Yes</w:t>
      </w:r>
    </w:p>
    <w:p w14:paraId="01F6F68D" w14:textId="77777777" w:rsidR="00C5631C" w:rsidRPr="00B34981" w:rsidRDefault="00C5631C" w:rsidP="00C5631C">
      <w:pPr>
        <w:pStyle w:val="ListParagraph"/>
        <w:autoSpaceDE w:val="0"/>
        <w:autoSpaceDN w:val="0"/>
        <w:adjustRightInd w:val="0"/>
        <w:ind w:left="360"/>
        <w:rPr>
          <w:rFonts w:ascii="Times New Roman" w:hAnsi="Times New Roman" w:cs="Times New Roman"/>
        </w:rPr>
      </w:pPr>
    </w:p>
    <w:p w14:paraId="0759DB42" w14:textId="3078FDA8" w:rsidR="00370239" w:rsidRPr="00B34981" w:rsidRDefault="00370239" w:rsidP="003F334C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>Ethernet por</w:t>
      </w:r>
      <w:r w:rsidR="00C6179A" w:rsidRPr="00B34981">
        <w:rPr>
          <w:rFonts w:ascii="Times New Roman" w:hAnsi="Times New Roman" w:cs="Times New Roman"/>
          <w:sz w:val="24"/>
          <w:szCs w:val="24"/>
        </w:rPr>
        <w:t>t (</w:t>
      </w:r>
      <w:bookmarkStart w:id="0" w:name="OLE_LINK1"/>
      <w:r w:rsidR="00C6179A" w:rsidRPr="00B34981">
        <w:rPr>
          <w:rFonts w:ascii="Times New Roman" w:hAnsi="Times New Roman" w:cs="Times New Roman"/>
          <w:sz w:val="24"/>
          <w:szCs w:val="24"/>
        </w:rPr>
        <w:t>RJ45</w:t>
      </w:r>
      <w:bookmarkEnd w:id="0"/>
      <w:r w:rsidR="00C6179A" w:rsidRPr="00B34981">
        <w:rPr>
          <w:rFonts w:ascii="Times New Roman" w:hAnsi="Times New Roman" w:cs="Times New Roman"/>
          <w:sz w:val="24"/>
          <w:szCs w:val="24"/>
        </w:rPr>
        <w:t>)</w:t>
      </w:r>
      <w:r w:rsidRPr="00B34981">
        <w:rPr>
          <w:rFonts w:ascii="Times New Roman" w:hAnsi="Times New Roman" w:cs="Times New Roman"/>
          <w:sz w:val="24"/>
          <w:szCs w:val="24"/>
        </w:rPr>
        <w:t xml:space="preserve">: </w:t>
      </w:r>
      <w:r w:rsidRPr="00181950">
        <w:rPr>
          <w:rFonts w:ascii="Times New Roman" w:hAnsi="Times New Roman" w:cs="Times New Roman"/>
          <w:color w:val="FF0000"/>
          <w:sz w:val="24"/>
          <w:szCs w:val="24"/>
        </w:rPr>
        <w:t>No</w:t>
      </w:r>
    </w:p>
    <w:p w14:paraId="64FC88CD" w14:textId="77777777" w:rsidR="00AB4F48" w:rsidRPr="00B34981" w:rsidRDefault="00AB4F48" w:rsidP="00AB4F48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0EF1BD6D" w14:textId="141B7F5C" w:rsidR="003F1A08" w:rsidRPr="00181950" w:rsidRDefault="00AB4F48" w:rsidP="00181950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>How to get your IP address?</w:t>
      </w:r>
    </w:p>
    <w:p w14:paraId="5E84F059" w14:textId="652FB839" w:rsidR="003F1A08" w:rsidRPr="00B34981" w:rsidRDefault="003F1A08" w:rsidP="003F1A08">
      <w:pPr>
        <w:pStyle w:val="ListParagraph"/>
        <w:numPr>
          <w:ilvl w:val="1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What is your IPv4  address?  </w:t>
      </w:r>
      <w:r w:rsidR="0062069A" w:rsidRPr="00B34981">
        <w:rPr>
          <w:rFonts w:ascii="Times New Roman" w:hAnsi="Times New Roman" w:cs="Times New Roman"/>
          <w:color w:val="FF0000"/>
          <w:sz w:val="24"/>
          <w:szCs w:val="24"/>
        </w:rPr>
        <w:t>192.168.1.27</w:t>
      </w:r>
    </w:p>
    <w:p w14:paraId="0759DB43" w14:textId="4E7E924B" w:rsidR="00370239" w:rsidRPr="00B34981" w:rsidRDefault="008909B3" w:rsidP="008909B3">
      <w:pPr>
        <w:pStyle w:val="ListParagraph"/>
        <w:numPr>
          <w:ilvl w:val="1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>What is your WIFI IP address?</w:t>
      </w:r>
      <w:r w:rsidR="0062069A" w:rsidRPr="00B34981">
        <w:rPr>
          <w:rFonts w:ascii="Times New Roman" w:hAnsi="Times New Roman" w:cs="Times New Roman"/>
          <w:sz w:val="24"/>
          <w:szCs w:val="24"/>
        </w:rPr>
        <w:t xml:space="preserve"> </w:t>
      </w:r>
      <w:r w:rsidR="0062069A" w:rsidRPr="00B34981">
        <w:rPr>
          <w:rFonts w:ascii="Times New Roman" w:hAnsi="Times New Roman" w:cs="Times New Roman"/>
          <w:color w:val="FF0000"/>
          <w:sz w:val="24"/>
          <w:szCs w:val="24"/>
        </w:rPr>
        <w:t>192.168.1.1</w:t>
      </w:r>
    </w:p>
    <w:p w14:paraId="01C0C446" w14:textId="77777777" w:rsidR="00B74EC0" w:rsidRPr="00B34981" w:rsidRDefault="00B74EC0" w:rsidP="00B74EC0">
      <w:pPr>
        <w:pStyle w:val="ListParagraph"/>
        <w:autoSpaceDE w:val="0"/>
        <w:autoSpaceDN w:val="0"/>
        <w:adjustRightInd w:val="0"/>
        <w:ind w:left="1080"/>
        <w:rPr>
          <w:rFonts w:ascii="Times New Roman" w:hAnsi="Times New Roman" w:cs="Times New Roman"/>
        </w:rPr>
      </w:pPr>
    </w:p>
    <w:p w14:paraId="0759DB45" w14:textId="1BB3C226" w:rsidR="00B82EAE" w:rsidRPr="00B34981" w:rsidRDefault="006C021A" w:rsidP="00A935F6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Microsoft Office or Office 365: </w:t>
      </w:r>
      <w:r w:rsidR="0040457E">
        <w:rPr>
          <w:rFonts w:ascii="Times New Roman" w:hAnsi="Times New Roman" w:cs="Times New Roman"/>
          <w:color w:val="FF0000"/>
          <w:sz w:val="24"/>
          <w:szCs w:val="24"/>
        </w:rPr>
        <w:t>Office 365</w:t>
      </w:r>
    </w:p>
    <w:p w14:paraId="6188A731" w14:textId="77777777" w:rsidR="00D119FE" w:rsidRPr="00B34981" w:rsidRDefault="00D119FE" w:rsidP="00D119FE">
      <w:pPr>
        <w:pStyle w:val="ListParagraph"/>
        <w:autoSpaceDE w:val="0"/>
        <w:autoSpaceDN w:val="0"/>
        <w:adjustRightInd w:val="0"/>
        <w:ind w:left="360"/>
        <w:rPr>
          <w:rFonts w:ascii="Times New Roman" w:hAnsi="Times New Roman" w:cs="Times New Roman"/>
        </w:rPr>
      </w:pPr>
    </w:p>
    <w:p w14:paraId="0759DB46" w14:textId="066B01E3" w:rsidR="00B82EAE" w:rsidRPr="00B34981" w:rsidRDefault="00B82EAE" w:rsidP="003F334C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>Screen size</w:t>
      </w:r>
      <w:r w:rsidR="000F3F8D" w:rsidRPr="00B34981">
        <w:rPr>
          <w:rFonts w:ascii="Times New Roman" w:hAnsi="Times New Roman" w:cs="Times New Roman"/>
          <w:sz w:val="24"/>
          <w:szCs w:val="24"/>
        </w:rPr>
        <w:t xml:space="preserve"> </w:t>
      </w:r>
      <w:r w:rsidR="000F3F8D" w:rsidRPr="00B34981">
        <w:rPr>
          <w:rFonts w:ascii="Times New Roman" w:hAnsi="Times New Roman" w:cs="Times New Roman"/>
          <w:b/>
          <w:sz w:val="24"/>
          <w:szCs w:val="24"/>
        </w:rPr>
        <w:t>diagonally</w:t>
      </w:r>
      <w:r w:rsidR="0031421E" w:rsidRPr="00B34981">
        <w:rPr>
          <w:rFonts w:ascii="Times New Roman" w:hAnsi="Times New Roman" w:cs="Times New Roman"/>
          <w:sz w:val="24"/>
          <w:szCs w:val="24"/>
        </w:rPr>
        <w:t xml:space="preserve"> (inch)</w:t>
      </w:r>
      <w:r w:rsidR="00392D05" w:rsidRPr="00B34981">
        <w:rPr>
          <w:rFonts w:ascii="Times New Roman" w:hAnsi="Times New Roman" w:cs="Times New Roman"/>
          <w:sz w:val="24"/>
          <w:szCs w:val="24"/>
        </w:rPr>
        <w:t xml:space="preserve">: </w:t>
      </w:r>
      <w:r w:rsidR="00F767D1" w:rsidRPr="00B34981">
        <w:rPr>
          <w:rFonts w:ascii="Times New Roman" w:hAnsi="Times New Roman" w:cs="Times New Roman"/>
          <w:color w:val="FF0000"/>
          <w:sz w:val="24"/>
          <w:szCs w:val="24"/>
        </w:rPr>
        <w:t>14 inches</w:t>
      </w:r>
    </w:p>
    <w:p w14:paraId="08FF6771" w14:textId="77777777" w:rsidR="00775B8D" w:rsidRPr="00B34981" w:rsidRDefault="00775B8D" w:rsidP="00775B8D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2029BC76" w14:textId="01FE1A95" w:rsidR="00775B8D" w:rsidRPr="00B34981" w:rsidRDefault="00775B8D" w:rsidP="003F334C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What </w:t>
      </w:r>
      <w:r w:rsidR="0020708F" w:rsidRPr="00B34981">
        <w:rPr>
          <w:rFonts w:ascii="Times New Roman" w:hAnsi="Times New Roman" w:cs="Times New Roman"/>
          <w:sz w:val="24"/>
          <w:szCs w:val="24"/>
        </w:rPr>
        <w:t>are</w:t>
      </w:r>
      <w:r w:rsidRPr="00B34981">
        <w:rPr>
          <w:rFonts w:ascii="Times New Roman" w:hAnsi="Times New Roman" w:cs="Times New Roman"/>
          <w:sz w:val="24"/>
          <w:szCs w:val="24"/>
        </w:rPr>
        <w:t xml:space="preserve"> the </w:t>
      </w:r>
      <w:r w:rsidRPr="00B34981">
        <w:rPr>
          <w:rFonts w:ascii="Times New Roman" w:hAnsi="Times New Roman" w:cs="Times New Roman"/>
          <w:b/>
          <w:sz w:val="24"/>
          <w:szCs w:val="24"/>
        </w:rPr>
        <w:t xml:space="preserve">refresh </w:t>
      </w:r>
      <w:r w:rsidR="005936D5" w:rsidRPr="00B34981">
        <w:rPr>
          <w:rFonts w:ascii="Times New Roman" w:hAnsi="Times New Roman" w:cs="Times New Roman"/>
          <w:b/>
          <w:sz w:val="24"/>
          <w:szCs w:val="24"/>
        </w:rPr>
        <w:t>rate</w:t>
      </w:r>
      <w:r w:rsidR="00FE358C" w:rsidRPr="00B34981">
        <w:rPr>
          <w:rFonts w:ascii="Times New Roman" w:hAnsi="Times New Roman" w:cs="Times New Roman"/>
          <w:b/>
          <w:sz w:val="24"/>
          <w:szCs w:val="24"/>
        </w:rPr>
        <w:t xml:space="preserve"> and resolution</w:t>
      </w:r>
      <w:r w:rsidR="005936D5" w:rsidRPr="00B34981">
        <w:rPr>
          <w:rFonts w:ascii="Times New Roman" w:hAnsi="Times New Roman" w:cs="Times New Roman"/>
          <w:sz w:val="24"/>
          <w:szCs w:val="24"/>
        </w:rPr>
        <w:t xml:space="preserve"> for</w:t>
      </w:r>
      <w:r w:rsidRPr="00B34981">
        <w:rPr>
          <w:rFonts w:ascii="Times New Roman" w:hAnsi="Times New Roman" w:cs="Times New Roman"/>
          <w:sz w:val="24"/>
          <w:szCs w:val="24"/>
        </w:rPr>
        <w:t xml:space="preserve"> the display?</w:t>
      </w:r>
    </w:p>
    <w:p w14:paraId="1C8FC949" w14:textId="20D17EB0" w:rsidR="00165651" w:rsidRPr="00B34981" w:rsidRDefault="00C9131A" w:rsidP="00165651">
      <w:pPr>
        <w:pStyle w:val="ListParagraph"/>
        <w:autoSpaceDE w:val="0"/>
        <w:autoSpaceDN w:val="0"/>
        <w:adjustRightInd w:val="0"/>
        <w:rPr>
          <w:rFonts w:ascii="Times New Roman" w:hAnsi="Times New Roman" w:cs="Times New Roman"/>
          <w:color w:val="FF0000"/>
          <w:sz w:val="24"/>
          <w:szCs w:val="24"/>
        </w:rPr>
      </w:pPr>
      <w:r w:rsidRPr="00B34981">
        <w:rPr>
          <w:rFonts w:ascii="Times New Roman" w:hAnsi="Times New Roman" w:cs="Times New Roman"/>
          <w:color w:val="FF0000"/>
          <w:sz w:val="24"/>
          <w:szCs w:val="24"/>
        </w:rPr>
        <w:t>Refresh rate</w:t>
      </w:r>
      <w:r w:rsidR="00DD2AD3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65651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HZ: </w:t>
      </w:r>
      <w:r w:rsidR="00F767D1" w:rsidRPr="00B34981">
        <w:rPr>
          <w:rFonts w:ascii="Times New Roman" w:hAnsi="Times New Roman" w:cs="Times New Roman"/>
          <w:color w:val="FF0000"/>
          <w:sz w:val="24"/>
          <w:szCs w:val="24"/>
        </w:rPr>
        <w:t>60</w:t>
      </w:r>
      <w:r w:rsidR="0062069A" w:rsidRPr="00B34981">
        <w:rPr>
          <w:rFonts w:ascii="Times New Roman" w:hAnsi="Times New Roman" w:cs="Times New Roman"/>
          <w:color w:val="FF0000"/>
          <w:sz w:val="24"/>
          <w:szCs w:val="24"/>
        </w:rPr>
        <w:t>.012</w:t>
      </w:r>
      <w:r w:rsidR="00F767D1" w:rsidRPr="00B34981">
        <w:rPr>
          <w:rFonts w:ascii="Times New Roman" w:hAnsi="Times New Roman" w:cs="Times New Roman"/>
          <w:color w:val="FF0000"/>
          <w:sz w:val="24"/>
          <w:szCs w:val="24"/>
        </w:rPr>
        <w:t>HZ</w:t>
      </w:r>
    </w:p>
    <w:p w14:paraId="6B6A6AD1" w14:textId="4CF8B5CC" w:rsidR="004E6702" w:rsidRPr="00B34981" w:rsidRDefault="00C9131A" w:rsidP="00F767D1">
      <w:pPr>
        <w:pStyle w:val="ListParagraph"/>
        <w:autoSpaceDE w:val="0"/>
        <w:autoSpaceDN w:val="0"/>
        <w:adjustRightInd w:val="0"/>
        <w:rPr>
          <w:rFonts w:ascii="Times New Roman" w:hAnsi="Times New Roman" w:cs="Times New Roman"/>
          <w:color w:val="FF0000"/>
          <w:sz w:val="24"/>
          <w:szCs w:val="24"/>
        </w:rPr>
      </w:pPr>
      <w:r w:rsidRPr="00B34981">
        <w:rPr>
          <w:rFonts w:ascii="Times New Roman" w:hAnsi="Times New Roman" w:cs="Times New Roman"/>
          <w:color w:val="FF0000"/>
          <w:sz w:val="24"/>
          <w:szCs w:val="24"/>
        </w:rPr>
        <w:t>Desktop r</w:t>
      </w:r>
      <w:r w:rsidR="00FE358C" w:rsidRPr="00B34981">
        <w:rPr>
          <w:rFonts w:ascii="Times New Roman" w:hAnsi="Times New Roman" w:cs="Times New Roman"/>
          <w:color w:val="FF0000"/>
          <w:sz w:val="24"/>
          <w:szCs w:val="24"/>
        </w:rPr>
        <w:t xml:space="preserve">esolution: </w:t>
      </w:r>
      <w:r w:rsidR="00F767D1" w:rsidRPr="00B34981">
        <w:rPr>
          <w:rFonts w:ascii="Times New Roman" w:hAnsi="Times New Roman" w:cs="Times New Roman"/>
          <w:color w:val="FF0000"/>
          <w:sz w:val="24"/>
          <w:szCs w:val="24"/>
        </w:rPr>
        <w:t>2560 X 1440</w:t>
      </w:r>
    </w:p>
    <w:p w14:paraId="54F0F0B5" w14:textId="77777777" w:rsidR="00775B8D" w:rsidRPr="00B34981" w:rsidRDefault="00775B8D" w:rsidP="00775B8D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4AFF0E09" w14:textId="7CB7C702" w:rsidR="00775B8D" w:rsidRPr="00B34981" w:rsidRDefault="00775B8D" w:rsidP="003F334C">
      <w:pPr>
        <w:pStyle w:val="ListParagraph"/>
        <w:numPr>
          <w:ilvl w:val="0"/>
          <w:numId w:val="19"/>
        </w:numPr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Laptop weight? </w:t>
      </w:r>
      <w:r w:rsidR="00F767D1" w:rsidRPr="00B34981">
        <w:rPr>
          <w:rFonts w:ascii="Times New Roman" w:hAnsi="Times New Roman" w:cs="Times New Roman"/>
          <w:sz w:val="24"/>
          <w:szCs w:val="24"/>
        </w:rPr>
        <w:t xml:space="preserve"> </w:t>
      </w:r>
      <w:r w:rsidR="00F767D1" w:rsidRPr="00B34981">
        <w:rPr>
          <w:rFonts w:ascii="Times New Roman" w:hAnsi="Times New Roman" w:cs="Times New Roman"/>
          <w:color w:val="FF0000"/>
          <w:sz w:val="24"/>
          <w:szCs w:val="24"/>
        </w:rPr>
        <w:t>1.13 KG</w:t>
      </w:r>
    </w:p>
    <w:p w14:paraId="0759DB47" w14:textId="77777777" w:rsidR="005919FB" w:rsidRPr="00B34981" w:rsidRDefault="005919FB" w:rsidP="002034B0">
      <w:pPr>
        <w:autoSpaceDE w:val="0"/>
        <w:autoSpaceDN w:val="0"/>
        <w:adjustRightInd w:val="0"/>
        <w:spacing w:line="360" w:lineRule="auto"/>
      </w:pPr>
    </w:p>
    <w:p w14:paraId="20EE9999" w14:textId="1C313BF1" w:rsidR="00575BDD" w:rsidRPr="00B34981" w:rsidRDefault="00E64948" w:rsidP="00575BDD">
      <w:pPr>
        <w:pStyle w:val="ListParagraph"/>
        <w:numPr>
          <w:ilvl w:val="0"/>
          <w:numId w:val="19"/>
        </w:num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>Miscellaneous</w:t>
      </w:r>
      <w:r w:rsidR="00761E09" w:rsidRPr="00B34981">
        <w:rPr>
          <w:rFonts w:ascii="Times New Roman" w:hAnsi="Times New Roman" w:cs="Times New Roman"/>
          <w:sz w:val="24"/>
          <w:szCs w:val="24"/>
        </w:rPr>
        <w:t xml:space="preserve"> – These are items/features that your laptop has but are not listed above:</w:t>
      </w:r>
    </w:p>
    <w:p w14:paraId="27D55229" w14:textId="090B777A" w:rsidR="00575BDD" w:rsidRPr="00361A67" w:rsidRDefault="0062069A" w:rsidP="0062069A">
      <w:pPr>
        <w:autoSpaceDE w:val="0"/>
        <w:autoSpaceDN w:val="0"/>
        <w:adjustRightInd w:val="0"/>
        <w:spacing w:line="360" w:lineRule="auto"/>
        <w:ind w:left="360"/>
        <w:rPr>
          <w:color w:val="FF0000"/>
        </w:rPr>
      </w:pPr>
      <w:r w:rsidRPr="00361A67">
        <w:rPr>
          <w:color w:val="FF0000"/>
        </w:rPr>
        <w:t>Touch Fingerprint Reader</w:t>
      </w:r>
    </w:p>
    <w:p w14:paraId="17F34616" w14:textId="2BEC2DDE" w:rsidR="000D4B5E" w:rsidRPr="00361A67" w:rsidRDefault="000D4B5E" w:rsidP="0062069A">
      <w:pPr>
        <w:autoSpaceDE w:val="0"/>
        <w:autoSpaceDN w:val="0"/>
        <w:adjustRightInd w:val="0"/>
        <w:spacing w:line="360" w:lineRule="auto"/>
        <w:ind w:left="360"/>
        <w:rPr>
          <w:rFonts w:eastAsiaTheme="minorEastAsia"/>
          <w:color w:val="FF0000"/>
          <w:lang w:eastAsia="zh-CN"/>
        </w:rPr>
      </w:pPr>
      <w:r w:rsidRPr="00361A67">
        <w:rPr>
          <w:rFonts w:eastAsiaTheme="minorEastAsia"/>
          <w:color w:val="FF0000"/>
          <w:lang w:eastAsia="zh-CN"/>
        </w:rPr>
        <w:t>TrackPoint</w:t>
      </w:r>
    </w:p>
    <w:p w14:paraId="1EA8689E" w14:textId="4872347E" w:rsidR="00C52F9C" w:rsidRPr="00361A67" w:rsidRDefault="00C52F9C" w:rsidP="0062069A">
      <w:pPr>
        <w:autoSpaceDE w:val="0"/>
        <w:autoSpaceDN w:val="0"/>
        <w:adjustRightInd w:val="0"/>
        <w:spacing w:line="360" w:lineRule="auto"/>
        <w:ind w:left="360"/>
        <w:rPr>
          <w:rFonts w:eastAsiaTheme="minorEastAsia"/>
          <w:color w:val="FF0000"/>
          <w:lang w:eastAsia="zh-CN"/>
        </w:rPr>
      </w:pPr>
      <w:r w:rsidRPr="00361A67">
        <w:rPr>
          <w:rFonts w:eastAsiaTheme="minorEastAsia"/>
          <w:color w:val="FF0000"/>
          <w:lang w:eastAsia="zh-CN"/>
        </w:rPr>
        <w:t>Headphone / microphone combo jack</w:t>
      </w:r>
    </w:p>
    <w:p w14:paraId="188BB658" w14:textId="77777777" w:rsidR="00946566" w:rsidRPr="00B34981" w:rsidRDefault="00946566" w:rsidP="00E222F9"/>
    <w:p w14:paraId="144CFF24" w14:textId="606BD222" w:rsidR="00BA6E29" w:rsidRPr="00B34981" w:rsidRDefault="00BA6E29" w:rsidP="00E222F9"/>
    <w:p w14:paraId="7BE0BB3D" w14:textId="24418DBC" w:rsidR="00BA6E29" w:rsidRPr="00B34981" w:rsidRDefault="00BA6E29" w:rsidP="00C47313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 xml:space="preserve">Take </w:t>
      </w:r>
      <w:r w:rsidR="00AC3330" w:rsidRPr="00B34981">
        <w:rPr>
          <w:rFonts w:ascii="Times New Roman" w:hAnsi="Times New Roman" w:cs="Times New Roman"/>
          <w:sz w:val="24"/>
          <w:szCs w:val="24"/>
        </w:rPr>
        <w:t xml:space="preserve">a snapshot of your </w:t>
      </w:r>
      <w:r w:rsidR="00AC3330" w:rsidRPr="00B34981">
        <w:rPr>
          <w:rFonts w:ascii="Times New Roman" w:hAnsi="Times New Roman" w:cs="Times New Roman"/>
          <w:b/>
          <w:sz w:val="24"/>
          <w:szCs w:val="24"/>
        </w:rPr>
        <w:t>Device man</w:t>
      </w:r>
      <w:r w:rsidR="00F87940" w:rsidRPr="00B34981">
        <w:rPr>
          <w:rFonts w:ascii="Times New Roman" w:hAnsi="Times New Roman" w:cs="Times New Roman"/>
          <w:b/>
          <w:sz w:val="24"/>
          <w:szCs w:val="24"/>
        </w:rPr>
        <w:t>a</w:t>
      </w:r>
      <w:r w:rsidR="00AC3330" w:rsidRPr="00B34981">
        <w:rPr>
          <w:rFonts w:ascii="Times New Roman" w:hAnsi="Times New Roman" w:cs="Times New Roman"/>
          <w:b/>
          <w:sz w:val="24"/>
          <w:szCs w:val="24"/>
        </w:rPr>
        <w:t>ger</w:t>
      </w:r>
      <w:r w:rsidR="00AC3330" w:rsidRPr="00B34981">
        <w:rPr>
          <w:rFonts w:ascii="Times New Roman" w:hAnsi="Times New Roman" w:cs="Times New Roman"/>
          <w:sz w:val="24"/>
          <w:szCs w:val="24"/>
        </w:rPr>
        <w:t xml:space="preserve"> </w:t>
      </w:r>
      <w:r w:rsidRPr="00B34981">
        <w:rPr>
          <w:rFonts w:ascii="Times New Roman" w:hAnsi="Times New Roman" w:cs="Times New Roman"/>
          <w:sz w:val="24"/>
          <w:szCs w:val="24"/>
        </w:rPr>
        <w:tab/>
      </w:r>
    </w:p>
    <w:p w14:paraId="4DFE75D5" w14:textId="55BC9F46" w:rsidR="00B85D3C" w:rsidRPr="00C5152F" w:rsidRDefault="00C5152F" w:rsidP="00B85D3C">
      <w:pPr>
        <w:keepNext/>
        <w:autoSpaceDE w:val="0"/>
        <w:autoSpaceDN w:val="0"/>
        <w:adjustRightInd w:val="0"/>
        <w:spacing w:line="360" w:lineRule="auto"/>
        <w:jc w:val="center"/>
        <w:rPr>
          <w:lang w:val="en-CA"/>
        </w:rPr>
      </w:pPr>
      <w:r>
        <w:rPr>
          <w:noProof/>
        </w:rPr>
        <w:drawing>
          <wp:inline distT="0" distB="0" distL="0" distR="0" wp14:anchorId="4037158C" wp14:editId="621BEE5B">
            <wp:extent cx="5943600" cy="4250690"/>
            <wp:effectExtent l="0" t="0" r="0" b="0"/>
            <wp:docPr id="3" name="Picture 3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Text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50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40CEF" w14:textId="70B81155" w:rsidR="00BA6E29" w:rsidRPr="009F1CA8" w:rsidRDefault="00B85D3C" w:rsidP="00B85D3C">
      <w:pPr>
        <w:pStyle w:val="Caption"/>
        <w:jc w:val="center"/>
        <w:rPr>
          <w:i w:val="0"/>
          <w:iCs w:val="0"/>
          <w:color w:val="FF0000"/>
          <w:sz w:val="24"/>
          <w:szCs w:val="24"/>
        </w:rPr>
      </w:pPr>
      <w:r w:rsidRPr="009F1CA8">
        <w:rPr>
          <w:i w:val="0"/>
          <w:iCs w:val="0"/>
          <w:color w:val="FF0000"/>
          <w:sz w:val="24"/>
          <w:szCs w:val="24"/>
        </w:rPr>
        <w:t xml:space="preserve">Figure </w:t>
      </w:r>
      <w:r w:rsidRPr="009F1CA8">
        <w:rPr>
          <w:i w:val="0"/>
          <w:iCs w:val="0"/>
          <w:color w:val="FF0000"/>
          <w:sz w:val="24"/>
          <w:szCs w:val="24"/>
        </w:rPr>
        <w:fldChar w:fldCharType="begin"/>
      </w:r>
      <w:r w:rsidRPr="009F1CA8">
        <w:rPr>
          <w:i w:val="0"/>
          <w:iCs w:val="0"/>
          <w:color w:val="FF0000"/>
          <w:sz w:val="24"/>
          <w:szCs w:val="24"/>
        </w:rPr>
        <w:instrText xml:space="preserve"> SEQ Figure \* ARABIC </w:instrText>
      </w:r>
      <w:r w:rsidRPr="009F1CA8">
        <w:rPr>
          <w:i w:val="0"/>
          <w:iCs w:val="0"/>
          <w:color w:val="FF0000"/>
          <w:sz w:val="24"/>
          <w:szCs w:val="24"/>
        </w:rPr>
        <w:fldChar w:fldCharType="separate"/>
      </w:r>
      <w:r w:rsidRPr="009F1CA8">
        <w:rPr>
          <w:i w:val="0"/>
          <w:iCs w:val="0"/>
          <w:noProof/>
          <w:color w:val="FF0000"/>
          <w:sz w:val="24"/>
          <w:szCs w:val="24"/>
        </w:rPr>
        <w:t>3</w:t>
      </w:r>
      <w:r w:rsidRPr="009F1CA8">
        <w:rPr>
          <w:i w:val="0"/>
          <w:iCs w:val="0"/>
          <w:color w:val="FF0000"/>
          <w:sz w:val="24"/>
          <w:szCs w:val="24"/>
        </w:rPr>
        <w:fldChar w:fldCharType="end"/>
      </w:r>
      <w:r w:rsidRPr="009F1CA8">
        <w:rPr>
          <w:i w:val="0"/>
          <w:iCs w:val="0"/>
          <w:color w:val="FF0000"/>
          <w:sz w:val="24"/>
          <w:szCs w:val="24"/>
        </w:rPr>
        <w:t>. Device Manager (Yanzhang Wu)</w:t>
      </w:r>
    </w:p>
    <w:p w14:paraId="24D8AF8C" w14:textId="373C18D7" w:rsidR="009F1CA8" w:rsidRDefault="009F1CA8" w:rsidP="009F1CA8">
      <w:pPr>
        <w:pStyle w:val="ListParagraph"/>
        <w:autoSpaceDE w:val="0"/>
        <w:autoSpaceDN w:val="0"/>
        <w:adjustRightInd w:val="0"/>
        <w:spacing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1791D38A" w14:textId="77777777" w:rsidR="009F1CA8" w:rsidRPr="009F1CA8" w:rsidRDefault="009F1CA8" w:rsidP="009F1CA8">
      <w:pPr>
        <w:pStyle w:val="ListParagraph"/>
        <w:autoSpaceDE w:val="0"/>
        <w:autoSpaceDN w:val="0"/>
        <w:adjustRightInd w:val="0"/>
        <w:spacing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7FDC71A0" w14:textId="581E7E1B" w:rsidR="00B230B7" w:rsidRDefault="00B230B7" w:rsidP="00B230B7">
      <w:pPr>
        <w:pStyle w:val="ListParagraph"/>
        <w:numPr>
          <w:ilvl w:val="0"/>
          <w:numId w:val="19"/>
        </w:num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34981">
        <w:rPr>
          <w:rFonts w:ascii="Times New Roman" w:hAnsi="Times New Roman" w:cs="Times New Roman"/>
          <w:sz w:val="24"/>
          <w:szCs w:val="24"/>
        </w:rPr>
        <w:t>Now that you have had your laptop for a while, what do you like about it? What do you dislike about it?</w:t>
      </w:r>
    </w:p>
    <w:p w14:paraId="7D34A98E" w14:textId="2FCD258F" w:rsidR="00B85D3C" w:rsidRPr="00B85D3C" w:rsidRDefault="00B85D3C" w:rsidP="00B85D3C">
      <w:pPr>
        <w:pStyle w:val="ListParagraph"/>
        <w:autoSpaceDE w:val="0"/>
        <w:autoSpaceDN w:val="0"/>
        <w:adjustRightInd w:val="0"/>
        <w:spacing w:line="360" w:lineRule="auto"/>
        <w:ind w:left="360"/>
        <w:rPr>
          <w:rFonts w:ascii="Times New Roman" w:hAnsi="Times New Roman" w:cs="Times New Roman"/>
          <w:color w:val="FF0000"/>
          <w:sz w:val="24"/>
          <w:szCs w:val="24"/>
        </w:rPr>
      </w:pPr>
      <w:r w:rsidRPr="00B85D3C">
        <w:rPr>
          <w:rFonts w:ascii="Times New Roman" w:hAnsi="Times New Roman" w:cs="Times New Roman"/>
          <w:color w:val="FF0000"/>
          <w:sz w:val="24"/>
          <w:szCs w:val="24"/>
        </w:rPr>
        <w:t xml:space="preserve">I like its light weight most. I can carry it with more ease. </w:t>
      </w:r>
      <w:r>
        <w:rPr>
          <w:rFonts w:ascii="Times New Roman" w:hAnsi="Times New Roman" w:cs="Times New Roman"/>
          <w:color w:val="FF0000"/>
          <w:sz w:val="24"/>
          <w:szCs w:val="24"/>
        </w:rPr>
        <w:t>But if the hard drive could be 1TB, that will make this laptop much better.</w:t>
      </w:r>
    </w:p>
    <w:p w14:paraId="36CD554E" w14:textId="77777777" w:rsidR="00B230B7" w:rsidRPr="00B34981" w:rsidRDefault="00B230B7" w:rsidP="00B230B7">
      <w:pPr>
        <w:autoSpaceDE w:val="0"/>
        <w:autoSpaceDN w:val="0"/>
        <w:adjustRightInd w:val="0"/>
        <w:spacing w:line="360" w:lineRule="auto"/>
      </w:pPr>
    </w:p>
    <w:p w14:paraId="3401CE66" w14:textId="788438C0" w:rsidR="00BA6E29" w:rsidRPr="00B34981" w:rsidRDefault="00BA6E29" w:rsidP="00BA6E29">
      <w:pPr>
        <w:autoSpaceDE w:val="0"/>
        <w:autoSpaceDN w:val="0"/>
        <w:adjustRightInd w:val="0"/>
        <w:spacing w:line="360" w:lineRule="auto"/>
      </w:pPr>
    </w:p>
    <w:p w14:paraId="03820EBF" w14:textId="22C9B02F" w:rsidR="001901EC" w:rsidRPr="00B85D3C" w:rsidRDefault="00B85D3C" w:rsidP="00BA6E29">
      <w:pPr>
        <w:autoSpaceDE w:val="0"/>
        <w:autoSpaceDN w:val="0"/>
        <w:adjustRightInd w:val="0"/>
        <w:spacing w:line="360" w:lineRule="auto"/>
        <w:rPr>
          <w:sz w:val="32"/>
          <w:szCs w:val="32"/>
        </w:rPr>
      </w:pPr>
      <w:r w:rsidRPr="00B85D3C">
        <w:rPr>
          <w:sz w:val="32"/>
          <w:szCs w:val="32"/>
        </w:rPr>
        <w:t>Bibliography</w:t>
      </w:r>
    </w:p>
    <w:p w14:paraId="1BEF75CF" w14:textId="77777777" w:rsidR="008F5AB4" w:rsidRPr="008F5AB4" w:rsidRDefault="008F5AB4" w:rsidP="008F5AB4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F5AB4">
        <w:t>[1]</w:t>
      </w:r>
      <w:r w:rsidRPr="008F5AB4">
        <w:tab/>
        <w:t xml:space="preserve">“Why Does the Processor Show Two Different Frequencies in System...,” </w:t>
      </w:r>
      <w:r w:rsidRPr="008F5AB4">
        <w:rPr>
          <w:i/>
          <w:iCs/>
        </w:rPr>
        <w:t>Intel</w:t>
      </w:r>
      <w:r w:rsidRPr="008F5AB4">
        <w:t>. https://www.intel.com/content/www/ca/en/support/articles/000055404/processors/intel-core-processors.html (accessed May 27, 2022).</w:t>
      </w:r>
    </w:p>
    <w:p w14:paraId="4C8745BD" w14:textId="77777777" w:rsidR="008F5AB4" w:rsidRPr="008F5AB4" w:rsidRDefault="008F5AB4" w:rsidP="008F5AB4">
      <w:pPr>
        <w:pStyle w:val="Bibliography"/>
      </w:pPr>
      <w:r w:rsidRPr="008F5AB4">
        <w:t>[2]</w:t>
      </w:r>
      <w:r w:rsidRPr="008F5AB4">
        <w:tab/>
        <w:t>“CPU frequencies shown in System property page do not match - Windows Server.” https://docs.microsoft.com/en-us/troubleshoot/windows-server/performance/cpu-frequencies-dont-match (accessed May 27, 2022).</w:t>
      </w:r>
    </w:p>
    <w:p w14:paraId="0759DB62" w14:textId="04F1271B" w:rsidR="00960606" w:rsidRPr="00B34981" w:rsidRDefault="008F5AB4" w:rsidP="00960606">
      <w:pPr>
        <w:autoSpaceDE w:val="0"/>
        <w:autoSpaceDN w:val="0"/>
        <w:adjustRightInd w:val="0"/>
        <w:spacing w:line="360" w:lineRule="auto"/>
      </w:pPr>
      <w:r>
        <w:fldChar w:fldCharType="end"/>
      </w:r>
    </w:p>
    <w:sectPr w:rsidR="00960606" w:rsidRPr="00B34981" w:rsidSect="00E24321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415AAD" w14:textId="77777777" w:rsidR="00AD4DB0" w:rsidRDefault="00AD4DB0" w:rsidP="00122FC0">
      <w:r>
        <w:separator/>
      </w:r>
    </w:p>
  </w:endnote>
  <w:endnote w:type="continuationSeparator" w:id="0">
    <w:p w14:paraId="4A2FE57D" w14:textId="77777777" w:rsidR="00AD4DB0" w:rsidRDefault="00AD4DB0" w:rsidP="00122F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59DB6B" w14:textId="0A3F0476" w:rsidR="00E2522B" w:rsidRDefault="00F5464D" w:rsidP="003365AB">
    <w:pPr>
      <w:pStyle w:val="Footer"/>
    </w:pPr>
    <w:r>
      <w:t>©Algonquin College</w:t>
    </w:r>
    <w:r w:rsidR="00E2522B">
      <w:tab/>
    </w:r>
    <w:r>
      <w:fldChar w:fldCharType="begin"/>
    </w:r>
    <w:r>
      <w:instrText xml:space="preserve"> DATE \@ "d MMMM yyyy" </w:instrText>
    </w:r>
    <w:r>
      <w:fldChar w:fldCharType="separate"/>
    </w:r>
    <w:r w:rsidR="00C5152F">
      <w:rPr>
        <w:noProof/>
      </w:rPr>
      <w:t>6 June 2022</w:t>
    </w:r>
    <w:r>
      <w:fldChar w:fldCharType="end"/>
    </w:r>
    <w:r>
      <w:tab/>
    </w:r>
    <w:r w:rsidR="00E2522B">
      <w:t xml:space="preserve">Page </w:t>
    </w:r>
    <w:r w:rsidR="00E24321">
      <w:rPr>
        <w:b/>
      </w:rPr>
      <w:fldChar w:fldCharType="begin"/>
    </w:r>
    <w:r w:rsidR="00E2522B">
      <w:rPr>
        <w:b/>
      </w:rPr>
      <w:instrText xml:space="preserve"> PAGE  \* Arabic  \* MERGEFORMAT </w:instrText>
    </w:r>
    <w:r w:rsidR="00E24321">
      <w:rPr>
        <w:b/>
      </w:rPr>
      <w:fldChar w:fldCharType="separate"/>
    </w:r>
    <w:r w:rsidR="00475072">
      <w:rPr>
        <w:b/>
        <w:noProof/>
      </w:rPr>
      <w:t>6</w:t>
    </w:r>
    <w:r w:rsidR="00E24321">
      <w:rPr>
        <w:b/>
      </w:rPr>
      <w:fldChar w:fldCharType="end"/>
    </w:r>
    <w:r w:rsidR="00E2522B">
      <w:t xml:space="preserve"> of </w:t>
    </w:r>
    <w:r w:rsidR="000542DB">
      <w:rPr>
        <w:b/>
        <w:noProof/>
      </w:rPr>
      <w:fldChar w:fldCharType="begin"/>
    </w:r>
    <w:r w:rsidR="000542DB">
      <w:rPr>
        <w:b/>
        <w:noProof/>
      </w:rPr>
      <w:instrText xml:space="preserve"> NUMPAGES  \* Arabic  \* MERGEFORMAT </w:instrText>
    </w:r>
    <w:r w:rsidR="000542DB">
      <w:rPr>
        <w:b/>
        <w:noProof/>
      </w:rPr>
      <w:fldChar w:fldCharType="separate"/>
    </w:r>
    <w:r w:rsidR="00475072">
      <w:rPr>
        <w:b/>
        <w:noProof/>
      </w:rPr>
      <w:t>6</w:t>
    </w:r>
    <w:r w:rsidR="000542DB">
      <w:rPr>
        <w:b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8A97C5" w14:textId="77777777" w:rsidR="00AD4DB0" w:rsidRDefault="00AD4DB0" w:rsidP="00122FC0">
      <w:r>
        <w:separator/>
      </w:r>
    </w:p>
  </w:footnote>
  <w:footnote w:type="continuationSeparator" w:id="0">
    <w:p w14:paraId="32320FA4" w14:textId="77777777" w:rsidR="00AD4DB0" w:rsidRDefault="00AD4DB0" w:rsidP="00122FC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BFDE26" w14:textId="77777777" w:rsidR="00E4700A" w:rsidRPr="00E4700A" w:rsidRDefault="00E4700A" w:rsidP="00E4700A">
    <w:pPr>
      <w:rPr>
        <w:rFonts w:ascii="Arial" w:hAnsi="Arial" w:cs="Arial"/>
      </w:rPr>
    </w:pPr>
  </w:p>
  <w:p w14:paraId="0759DB6A" w14:textId="77777777" w:rsidR="00AB6D52" w:rsidRPr="00E4700A" w:rsidRDefault="00AB6D52" w:rsidP="00AB6D52">
    <w:pPr>
      <w:pStyle w:val="Header"/>
      <w:rPr>
        <w:rFonts w:ascii="Arial" w:hAnsi="Arial" w:cs="Arial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56" type="#_x0000_t75" style="width:3in;height:3in" o:bullet="t"/>
    </w:pict>
  </w:numPicBullet>
  <w:numPicBullet w:numPicBulletId="1">
    <w:pict>
      <v:shape id="_x0000_i1057" type="#_x0000_t75" style="width:3in;height:3in" o:bullet="t"/>
    </w:pict>
  </w:numPicBullet>
  <w:numPicBullet w:numPicBulletId="2">
    <w:pict>
      <v:shape id="_x0000_i1058" type="#_x0000_t75" style="width:3in;height:3in" o:bullet="t"/>
    </w:pict>
  </w:numPicBullet>
  <w:abstractNum w:abstractNumId="0" w15:restartNumberingAfterBreak="0">
    <w:nsid w:val="00E743A4"/>
    <w:multiLevelType w:val="hybridMultilevel"/>
    <w:tmpl w:val="5BFEB57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66C5D75"/>
    <w:multiLevelType w:val="hybridMultilevel"/>
    <w:tmpl w:val="F9A0F80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AE20D6"/>
    <w:multiLevelType w:val="hybridMultilevel"/>
    <w:tmpl w:val="AF4CA93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BBC1101"/>
    <w:multiLevelType w:val="hybridMultilevel"/>
    <w:tmpl w:val="EF6821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09C0DA6"/>
    <w:multiLevelType w:val="hybridMultilevel"/>
    <w:tmpl w:val="90FC87F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19039F"/>
    <w:multiLevelType w:val="hybridMultilevel"/>
    <w:tmpl w:val="4824ED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E8C42E5"/>
    <w:multiLevelType w:val="hybridMultilevel"/>
    <w:tmpl w:val="F952884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F7E1881"/>
    <w:multiLevelType w:val="hybridMultilevel"/>
    <w:tmpl w:val="99CE13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19704DE"/>
    <w:multiLevelType w:val="hybridMultilevel"/>
    <w:tmpl w:val="A980114A"/>
    <w:lvl w:ilvl="0" w:tplc="345286F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10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10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10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0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10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10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0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10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438C1554"/>
    <w:multiLevelType w:val="hybridMultilevel"/>
    <w:tmpl w:val="CD3AD05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3AA2044"/>
    <w:multiLevelType w:val="hybridMultilevel"/>
    <w:tmpl w:val="F9A0F80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EE5C04"/>
    <w:multiLevelType w:val="hybridMultilevel"/>
    <w:tmpl w:val="E1CC14DA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2" w15:restartNumberingAfterBreak="0">
    <w:nsid w:val="51D80062"/>
    <w:multiLevelType w:val="hybridMultilevel"/>
    <w:tmpl w:val="C4163BF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4587B15"/>
    <w:multiLevelType w:val="multilevel"/>
    <w:tmpl w:val="6A8E5FEA"/>
    <w:lvl w:ilvl="0">
      <w:start w:val="1"/>
      <w:numFmt w:val="lowerLetter"/>
      <w:lvlText w:val="%1)"/>
      <w:lvlJc w:val="left"/>
      <w:pPr>
        <w:tabs>
          <w:tab w:val="num" w:pos="360"/>
        </w:tabs>
        <w:ind w:left="360" w:hanging="360"/>
      </w:pPr>
      <w:rPr>
        <w:rFonts w:hint="default"/>
        <w:sz w:val="24"/>
        <w:szCs w:val="24"/>
      </w:rPr>
    </w:lvl>
    <w:lvl w:ilvl="1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49F101A"/>
    <w:multiLevelType w:val="hybridMultilevel"/>
    <w:tmpl w:val="C7A829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AEB2718"/>
    <w:multiLevelType w:val="hybridMultilevel"/>
    <w:tmpl w:val="7FDEE9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C28398A"/>
    <w:multiLevelType w:val="hybridMultilevel"/>
    <w:tmpl w:val="8DFED0C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664E1A9A"/>
    <w:multiLevelType w:val="hybridMultilevel"/>
    <w:tmpl w:val="7FDEE9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89A200A"/>
    <w:multiLevelType w:val="hybridMultilevel"/>
    <w:tmpl w:val="05BA2D7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FF95B01"/>
    <w:multiLevelType w:val="hybridMultilevel"/>
    <w:tmpl w:val="239EAE0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25517323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 w16cid:durableId="1058019152">
    <w:abstractNumId w:val="9"/>
  </w:num>
  <w:num w:numId="3" w16cid:durableId="1249344926">
    <w:abstractNumId w:val="8"/>
  </w:num>
  <w:num w:numId="4" w16cid:durableId="501429305">
    <w:abstractNumId w:val="8"/>
    <w:lvlOverride w:ilvl="0">
      <w:startOverride w:val="1"/>
    </w:lvlOverride>
  </w:num>
  <w:num w:numId="5" w16cid:durableId="1900818738">
    <w:abstractNumId w:val="8"/>
    <w:lvlOverride w:ilvl="0">
      <w:startOverride w:val="1"/>
    </w:lvlOverride>
  </w:num>
  <w:num w:numId="6" w16cid:durableId="1456749954">
    <w:abstractNumId w:val="8"/>
    <w:lvlOverride w:ilvl="0">
      <w:startOverride w:val="1"/>
    </w:lvlOverride>
  </w:num>
  <w:num w:numId="7" w16cid:durableId="450704281">
    <w:abstractNumId w:val="8"/>
    <w:lvlOverride w:ilvl="0">
      <w:startOverride w:val="1"/>
    </w:lvlOverride>
  </w:num>
  <w:num w:numId="8" w16cid:durableId="1742871653">
    <w:abstractNumId w:val="7"/>
  </w:num>
  <w:num w:numId="9" w16cid:durableId="1657800594">
    <w:abstractNumId w:val="10"/>
  </w:num>
  <w:num w:numId="10" w16cid:durableId="2031830774">
    <w:abstractNumId w:val="1"/>
  </w:num>
  <w:num w:numId="11" w16cid:durableId="1453284986">
    <w:abstractNumId w:val="18"/>
  </w:num>
  <w:num w:numId="12" w16cid:durableId="557321206">
    <w:abstractNumId w:val="17"/>
  </w:num>
  <w:num w:numId="13" w16cid:durableId="1066301359">
    <w:abstractNumId w:val="2"/>
  </w:num>
  <w:num w:numId="14" w16cid:durableId="369960823">
    <w:abstractNumId w:val="5"/>
  </w:num>
  <w:num w:numId="15" w16cid:durableId="1967083505">
    <w:abstractNumId w:val="4"/>
  </w:num>
  <w:num w:numId="16" w16cid:durableId="1475757551">
    <w:abstractNumId w:val="19"/>
  </w:num>
  <w:num w:numId="17" w16cid:durableId="1072771698">
    <w:abstractNumId w:val="15"/>
  </w:num>
  <w:num w:numId="18" w16cid:durableId="1861164017">
    <w:abstractNumId w:val="14"/>
  </w:num>
  <w:num w:numId="19" w16cid:durableId="206837283">
    <w:abstractNumId w:val="16"/>
  </w:num>
  <w:num w:numId="20" w16cid:durableId="1638492904">
    <w:abstractNumId w:val="12"/>
  </w:num>
  <w:num w:numId="21" w16cid:durableId="1112362671">
    <w:abstractNumId w:val="0"/>
  </w:num>
  <w:num w:numId="22" w16cid:durableId="1594511467">
    <w:abstractNumId w:val="11"/>
  </w:num>
  <w:num w:numId="23" w16cid:durableId="1090197619">
    <w:abstractNumId w:val="3"/>
  </w:num>
  <w:num w:numId="24" w16cid:durableId="1186015455">
    <w:abstractNumId w:val="13"/>
  </w:num>
  <w:num w:numId="25" w16cid:durableId="190024058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U0N7MwNzcxNTIyN7JU0lEKTi0uzszPAykwtKgFAGQH2cgtAAAA"/>
  </w:docVars>
  <w:rsids>
    <w:rsidRoot w:val="00655423"/>
    <w:rsid w:val="00000DC5"/>
    <w:rsid w:val="000051A7"/>
    <w:rsid w:val="00011CE7"/>
    <w:rsid w:val="00013048"/>
    <w:rsid w:val="00024961"/>
    <w:rsid w:val="00027DCE"/>
    <w:rsid w:val="00033061"/>
    <w:rsid w:val="000423F7"/>
    <w:rsid w:val="000542DB"/>
    <w:rsid w:val="00060055"/>
    <w:rsid w:val="00065F46"/>
    <w:rsid w:val="000735EA"/>
    <w:rsid w:val="000741B9"/>
    <w:rsid w:val="00083F2D"/>
    <w:rsid w:val="0008467C"/>
    <w:rsid w:val="000A095F"/>
    <w:rsid w:val="000A491A"/>
    <w:rsid w:val="000A5B02"/>
    <w:rsid w:val="000B74FF"/>
    <w:rsid w:val="000C3CA4"/>
    <w:rsid w:val="000D48C7"/>
    <w:rsid w:val="000D4B5E"/>
    <w:rsid w:val="000E2F1C"/>
    <w:rsid w:val="000E3FA3"/>
    <w:rsid w:val="000E67AE"/>
    <w:rsid w:val="000F1860"/>
    <w:rsid w:val="000F34E2"/>
    <w:rsid w:val="000F3F8D"/>
    <w:rsid w:val="000F7E53"/>
    <w:rsid w:val="00100FBF"/>
    <w:rsid w:val="00110F1E"/>
    <w:rsid w:val="00111EDF"/>
    <w:rsid w:val="00122A25"/>
    <w:rsid w:val="00122FC0"/>
    <w:rsid w:val="001357A2"/>
    <w:rsid w:val="001428CF"/>
    <w:rsid w:val="00144BE0"/>
    <w:rsid w:val="0015334F"/>
    <w:rsid w:val="00165651"/>
    <w:rsid w:val="001721A7"/>
    <w:rsid w:val="00181950"/>
    <w:rsid w:val="0018482F"/>
    <w:rsid w:val="001901EC"/>
    <w:rsid w:val="001A577D"/>
    <w:rsid w:val="001B14A7"/>
    <w:rsid w:val="001C33C0"/>
    <w:rsid w:val="001C5544"/>
    <w:rsid w:val="001D08D7"/>
    <w:rsid w:val="001D42AB"/>
    <w:rsid w:val="001D6F9E"/>
    <w:rsid w:val="001D7B6B"/>
    <w:rsid w:val="001F2ECC"/>
    <w:rsid w:val="001F678B"/>
    <w:rsid w:val="002034B0"/>
    <w:rsid w:val="0020708F"/>
    <w:rsid w:val="00216575"/>
    <w:rsid w:val="00216C00"/>
    <w:rsid w:val="002344F1"/>
    <w:rsid w:val="00246D7A"/>
    <w:rsid w:val="00250DFF"/>
    <w:rsid w:val="00251D47"/>
    <w:rsid w:val="00251FC7"/>
    <w:rsid w:val="00254329"/>
    <w:rsid w:val="00261093"/>
    <w:rsid w:val="002928A2"/>
    <w:rsid w:val="002B2BAC"/>
    <w:rsid w:val="002B52F2"/>
    <w:rsid w:val="002C22E2"/>
    <w:rsid w:val="002C4609"/>
    <w:rsid w:val="002E02F7"/>
    <w:rsid w:val="002E18BC"/>
    <w:rsid w:val="002E3541"/>
    <w:rsid w:val="002E5148"/>
    <w:rsid w:val="002F4DB1"/>
    <w:rsid w:val="002F6FD6"/>
    <w:rsid w:val="0031421E"/>
    <w:rsid w:val="00323DA9"/>
    <w:rsid w:val="00325C4A"/>
    <w:rsid w:val="0033600E"/>
    <w:rsid w:val="003365AB"/>
    <w:rsid w:val="00354045"/>
    <w:rsid w:val="003561FD"/>
    <w:rsid w:val="003562C3"/>
    <w:rsid w:val="00361A67"/>
    <w:rsid w:val="003648E5"/>
    <w:rsid w:val="003648F1"/>
    <w:rsid w:val="00370239"/>
    <w:rsid w:val="00371E35"/>
    <w:rsid w:val="00376114"/>
    <w:rsid w:val="00376E1C"/>
    <w:rsid w:val="003807C6"/>
    <w:rsid w:val="00392D05"/>
    <w:rsid w:val="003A605E"/>
    <w:rsid w:val="003B1A92"/>
    <w:rsid w:val="003C0B31"/>
    <w:rsid w:val="003D3069"/>
    <w:rsid w:val="003E6E7D"/>
    <w:rsid w:val="003E7A4C"/>
    <w:rsid w:val="003F0F36"/>
    <w:rsid w:val="003F1A08"/>
    <w:rsid w:val="003F334C"/>
    <w:rsid w:val="0040457E"/>
    <w:rsid w:val="00413D04"/>
    <w:rsid w:val="004163E3"/>
    <w:rsid w:val="004237B6"/>
    <w:rsid w:val="00441AB6"/>
    <w:rsid w:val="00447123"/>
    <w:rsid w:val="00464252"/>
    <w:rsid w:val="00474644"/>
    <w:rsid w:val="00475072"/>
    <w:rsid w:val="004818F5"/>
    <w:rsid w:val="00482130"/>
    <w:rsid w:val="00487C31"/>
    <w:rsid w:val="00490A56"/>
    <w:rsid w:val="004A1B1D"/>
    <w:rsid w:val="004A29E4"/>
    <w:rsid w:val="004A4380"/>
    <w:rsid w:val="004B63CF"/>
    <w:rsid w:val="004B67A3"/>
    <w:rsid w:val="004C1314"/>
    <w:rsid w:val="004C75C5"/>
    <w:rsid w:val="004E6702"/>
    <w:rsid w:val="004F20B5"/>
    <w:rsid w:val="004F2EDB"/>
    <w:rsid w:val="004F560B"/>
    <w:rsid w:val="005065DE"/>
    <w:rsid w:val="005072BB"/>
    <w:rsid w:val="00522EC5"/>
    <w:rsid w:val="00535B45"/>
    <w:rsid w:val="0056032F"/>
    <w:rsid w:val="0056614C"/>
    <w:rsid w:val="00575BDD"/>
    <w:rsid w:val="0058218C"/>
    <w:rsid w:val="00584CEA"/>
    <w:rsid w:val="00587CFC"/>
    <w:rsid w:val="005919FB"/>
    <w:rsid w:val="005936D5"/>
    <w:rsid w:val="00593B21"/>
    <w:rsid w:val="005A5AFC"/>
    <w:rsid w:val="005A7C3F"/>
    <w:rsid w:val="005B32AA"/>
    <w:rsid w:val="005B439A"/>
    <w:rsid w:val="005D2AE7"/>
    <w:rsid w:val="005D70CF"/>
    <w:rsid w:val="005E7DB9"/>
    <w:rsid w:val="00603FF0"/>
    <w:rsid w:val="00613CCA"/>
    <w:rsid w:val="0062069A"/>
    <w:rsid w:val="00622FE5"/>
    <w:rsid w:val="00623194"/>
    <w:rsid w:val="00630344"/>
    <w:rsid w:val="00645B7F"/>
    <w:rsid w:val="006519F4"/>
    <w:rsid w:val="00655423"/>
    <w:rsid w:val="006703FA"/>
    <w:rsid w:val="00685E3C"/>
    <w:rsid w:val="006A308D"/>
    <w:rsid w:val="006C021A"/>
    <w:rsid w:val="006C38A1"/>
    <w:rsid w:val="006C4E75"/>
    <w:rsid w:val="006C61B6"/>
    <w:rsid w:val="006C6877"/>
    <w:rsid w:val="006E65E4"/>
    <w:rsid w:val="006F3113"/>
    <w:rsid w:val="00711CEC"/>
    <w:rsid w:val="00751D1D"/>
    <w:rsid w:val="007530EC"/>
    <w:rsid w:val="00761E09"/>
    <w:rsid w:val="00763BF3"/>
    <w:rsid w:val="0076489F"/>
    <w:rsid w:val="00771EBE"/>
    <w:rsid w:val="00775B8D"/>
    <w:rsid w:val="007855BB"/>
    <w:rsid w:val="007907D6"/>
    <w:rsid w:val="00795774"/>
    <w:rsid w:val="007A3D1A"/>
    <w:rsid w:val="007B1461"/>
    <w:rsid w:val="007C738B"/>
    <w:rsid w:val="007D0A50"/>
    <w:rsid w:val="007D5CC8"/>
    <w:rsid w:val="007E0F43"/>
    <w:rsid w:val="007E1039"/>
    <w:rsid w:val="007E1732"/>
    <w:rsid w:val="007E6B2B"/>
    <w:rsid w:val="00810809"/>
    <w:rsid w:val="00813EBA"/>
    <w:rsid w:val="0082083E"/>
    <w:rsid w:val="008273AF"/>
    <w:rsid w:val="00827521"/>
    <w:rsid w:val="00845855"/>
    <w:rsid w:val="00855F48"/>
    <w:rsid w:val="008703A3"/>
    <w:rsid w:val="00870D9E"/>
    <w:rsid w:val="008716BC"/>
    <w:rsid w:val="00875E1C"/>
    <w:rsid w:val="0088275D"/>
    <w:rsid w:val="0088787C"/>
    <w:rsid w:val="008909B3"/>
    <w:rsid w:val="00890DF3"/>
    <w:rsid w:val="008928CB"/>
    <w:rsid w:val="0089570A"/>
    <w:rsid w:val="008A12B4"/>
    <w:rsid w:val="008A7E76"/>
    <w:rsid w:val="008B2B14"/>
    <w:rsid w:val="008B402E"/>
    <w:rsid w:val="008D11E3"/>
    <w:rsid w:val="008D1A8F"/>
    <w:rsid w:val="008E6B47"/>
    <w:rsid w:val="008F2402"/>
    <w:rsid w:val="008F5AB4"/>
    <w:rsid w:val="008F650B"/>
    <w:rsid w:val="0092273C"/>
    <w:rsid w:val="00924131"/>
    <w:rsid w:val="00926F69"/>
    <w:rsid w:val="00932CBA"/>
    <w:rsid w:val="0094113D"/>
    <w:rsid w:val="00942A0C"/>
    <w:rsid w:val="00946566"/>
    <w:rsid w:val="00947180"/>
    <w:rsid w:val="009471B2"/>
    <w:rsid w:val="009513D2"/>
    <w:rsid w:val="00960606"/>
    <w:rsid w:val="00961C4C"/>
    <w:rsid w:val="00965A37"/>
    <w:rsid w:val="00980913"/>
    <w:rsid w:val="00995E5D"/>
    <w:rsid w:val="009B7D34"/>
    <w:rsid w:val="009C15DE"/>
    <w:rsid w:val="009D2D76"/>
    <w:rsid w:val="009D61A4"/>
    <w:rsid w:val="009E4B56"/>
    <w:rsid w:val="009F1CA8"/>
    <w:rsid w:val="009F4CF2"/>
    <w:rsid w:val="00A03106"/>
    <w:rsid w:val="00A049D2"/>
    <w:rsid w:val="00A05CCB"/>
    <w:rsid w:val="00A101D0"/>
    <w:rsid w:val="00A36987"/>
    <w:rsid w:val="00A51658"/>
    <w:rsid w:val="00A559A7"/>
    <w:rsid w:val="00A720C0"/>
    <w:rsid w:val="00A746C3"/>
    <w:rsid w:val="00A8483A"/>
    <w:rsid w:val="00A90482"/>
    <w:rsid w:val="00A93472"/>
    <w:rsid w:val="00AA2C11"/>
    <w:rsid w:val="00AB2FBF"/>
    <w:rsid w:val="00AB4F48"/>
    <w:rsid w:val="00AB6D52"/>
    <w:rsid w:val="00AC3330"/>
    <w:rsid w:val="00AC4FD0"/>
    <w:rsid w:val="00AD19C7"/>
    <w:rsid w:val="00AD4DB0"/>
    <w:rsid w:val="00AD626A"/>
    <w:rsid w:val="00AE136E"/>
    <w:rsid w:val="00AF095E"/>
    <w:rsid w:val="00AF4921"/>
    <w:rsid w:val="00AF57C7"/>
    <w:rsid w:val="00B02359"/>
    <w:rsid w:val="00B04906"/>
    <w:rsid w:val="00B12742"/>
    <w:rsid w:val="00B218C7"/>
    <w:rsid w:val="00B230B7"/>
    <w:rsid w:val="00B27EDA"/>
    <w:rsid w:val="00B346CB"/>
    <w:rsid w:val="00B34981"/>
    <w:rsid w:val="00B3567E"/>
    <w:rsid w:val="00B3574B"/>
    <w:rsid w:val="00B426DE"/>
    <w:rsid w:val="00B438F0"/>
    <w:rsid w:val="00B625E9"/>
    <w:rsid w:val="00B650F8"/>
    <w:rsid w:val="00B72DEA"/>
    <w:rsid w:val="00B737D2"/>
    <w:rsid w:val="00B74EC0"/>
    <w:rsid w:val="00B80417"/>
    <w:rsid w:val="00B81B4B"/>
    <w:rsid w:val="00B82EAE"/>
    <w:rsid w:val="00B85D3C"/>
    <w:rsid w:val="00B949EE"/>
    <w:rsid w:val="00B95534"/>
    <w:rsid w:val="00B979D3"/>
    <w:rsid w:val="00BA1F77"/>
    <w:rsid w:val="00BA54EA"/>
    <w:rsid w:val="00BA6E29"/>
    <w:rsid w:val="00BB2AAA"/>
    <w:rsid w:val="00BB7B84"/>
    <w:rsid w:val="00BC57A2"/>
    <w:rsid w:val="00BD0F3E"/>
    <w:rsid w:val="00BF11B2"/>
    <w:rsid w:val="00BF145D"/>
    <w:rsid w:val="00BF2506"/>
    <w:rsid w:val="00BF6E66"/>
    <w:rsid w:val="00C001B3"/>
    <w:rsid w:val="00C03192"/>
    <w:rsid w:val="00C03B11"/>
    <w:rsid w:val="00C03E48"/>
    <w:rsid w:val="00C1348F"/>
    <w:rsid w:val="00C342B2"/>
    <w:rsid w:val="00C435C0"/>
    <w:rsid w:val="00C464AB"/>
    <w:rsid w:val="00C47313"/>
    <w:rsid w:val="00C50B51"/>
    <w:rsid w:val="00C5152F"/>
    <w:rsid w:val="00C5200E"/>
    <w:rsid w:val="00C52F9C"/>
    <w:rsid w:val="00C5631C"/>
    <w:rsid w:val="00C6179A"/>
    <w:rsid w:val="00C72AF5"/>
    <w:rsid w:val="00C74579"/>
    <w:rsid w:val="00C872DD"/>
    <w:rsid w:val="00C9131A"/>
    <w:rsid w:val="00CA2827"/>
    <w:rsid w:val="00CB3D13"/>
    <w:rsid w:val="00CC1598"/>
    <w:rsid w:val="00CC6BBB"/>
    <w:rsid w:val="00CE64B0"/>
    <w:rsid w:val="00CE728E"/>
    <w:rsid w:val="00CF0D43"/>
    <w:rsid w:val="00CF1C47"/>
    <w:rsid w:val="00D00E5D"/>
    <w:rsid w:val="00D05197"/>
    <w:rsid w:val="00D066EC"/>
    <w:rsid w:val="00D10247"/>
    <w:rsid w:val="00D119FE"/>
    <w:rsid w:val="00D20997"/>
    <w:rsid w:val="00D21754"/>
    <w:rsid w:val="00D3444B"/>
    <w:rsid w:val="00D37CE2"/>
    <w:rsid w:val="00D41ED9"/>
    <w:rsid w:val="00D533A4"/>
    <w:rsid w:val="00D54438"/>
    <w:rsid w:val="00D61CFD"/>
    <w:rsid w:val="00D73C92"/>
    <w:rsid w:val="00D76BFF"/>
    <w:rsid w:val="00D86945"/>
    <w:rsid w:val="00D86C2C"/>
    <w:rsid w:val="00D87D86"/>
    <w:rsid w:val="00DB7204"/>
    <w:rsid w:val="00DC0F5A"/>
    <w:rsid w:val="00DC2EC1"/>
    <w:rsid w:val="00DD2AD3"/>
    <w:rsid w:val="00DD37CB"/>
    <w:rsid w:val="00DE180B"/>
    <w:rsid w:val="00E0405A"/>
    <w:rsid w:val="00E041F1"/>
    <w:rsid w:val="00E222F9"/>
    <w:rsid w:val="00E24321"/>
    <w:rsid w:val="00E24C21"/>
    <w:rsid w:val="00E2522B"/>
    <w:rsid w:val="00E4700A"/>
    <w:rsid w:val="00E52607"/>
    <w:rsid w:val="00E62DCF"/>
    <w:rsid w:val="00E64948"/>
    <w:rsid w:val="00E738AD"/>
    <w:rsid w:val="00E745D4"/>
    <w:rsid w:val="00E843B9"/>
    <w:rsid w:val="00E8742E"/>
    <w:rsid w:val="00E94C2F"/>
    <w:rsid w:val="00EA174F"/>
    <w:rsid w:val="00EA2F7A"/>
    <w:rsid w:val="00EA597F"/>
    <w:rsid w:val="00EB345B"/>
    <w:rsid w:val="00EC21CE"/>
    <w:rsid w:val="00EC7E4B"/>
    <w:rsid w:val="00EE45C5"/>
    <w:rsid w:val="00EE5979"/>
    <w:rsid w:val="00F0102A"/>
    <w:rsid w:val="00F01101"/>
    <w:rsid w:val="00F14C8A"/>
    <w:rsid w:val="00F264BC"/>
    <w:rsid w:val="00F3059D"/>
    <w:rsid w:val="00F3695D"/>
    <w:rsid w:val="00F50FB8"/>
    <w:rsid w:val="00F5464D"/>
    <w:rsid w:val="00F54E49"/>
    <w:rsid w:val="00F61363"/>
    <w:rsid w:val="00F6668B"/>
    <w:rsid w:val="00F732B1"/>
    <w:rsid w:val="00F7582C"/>
    <w:rsid w:val="00F767D1"/>
    <w:rsid w:val="00F8041F"/>
    <w:rsid w:val="00F81D3B"/>
    <w:rsid w:val="00F8393B"/>
    <w:rsid w:val="00F84917"/>
    <w:rsid w:val="00F85970"/>
    <w:rsid w:val="00F87940"/>
    <w:rsid w:val="00F94514"/>
    <w:rsid w:val="00F972A0"/>
    <w:rsid w:val="00FA0567"/>
    <w:rsid w:val="00FA135E"/>
    <w:rsid w:val="00FD3752"/>
    <w:rsid w:val="00FD734C"/>
    <w:rsid w:val="00FE358C"/>
    <w:rsid w:val="00FE452C"/>
    <w:rsid w:val="00FE5832"/>
    <w:rsid w:val="00FF47C1"/>
    <w:rsid w:val="00FF658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759DAE5"/>
  <w15:docId w15:val="{5B04F1F5-C2B9-47FE-8BA2-AA6B4940B3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SimSun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22A2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B6D52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CA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034B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D306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6554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55423"/>
    <w:rPr>
      <w:rFonts w:ascii="Tahoma" w:eastAsiaTheme="minorHAnsi" w:hAnsi="Tahoma" w:cs="Tahoma"/>
      <w:sz w:val="16"/>
      <w:szCs w:val="16"/>
      <w:lang w:val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5423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122FC0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en-CA"/>
    </w:rPr>
  </w:style>
  <w:style w:type="character" w:customStyle="1" w:styleId="HeaderChar">
    <w:name w:val="Header Char"/>
    <w:basedOn w:val="DefaultParagraphFont"/>
    <w:link w:val="Header"/>
    <w:uiPriority w:val="99"/>
    <w:rsid w:val="00122FC0"/>
  </w:style>
  <w:style w:type="paragraph" w:styleId="Footer">
    <w:name w:val="footer"/>
    <w:basedOn w:val="Normal"/>
    <w:link w:val="FooterChar"/>
    <w:uiPriority w:val="99"/>
    <w:unhideWhenUsed/>
    <w:rsid w:val="00122FC0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  <w:sz w:val="22"/>
      <w:szCs w:val="22"/>
      <w:lang w:val="en-CA"/>
    </w:rPr>
  </w:style>
  <w:style w:type="character" w:customStyle="1" w:styleId="FooterChar">
    <w:name w:val="Footer Char"/>
    <w:basedOn w:val="DefaultParagraphFont"/>
    <w:link w:val="Footer"/>
    <w:uiPriority w:val="99"/>
    <w:rsid w:val="00122FC0"/>
  </w:style>
  <w:style w:type="character" w:styleId="Hyperlink">
    <w:name w:val="Hyperlink"/>
    <w:basedOn w:val="DefaultParagraphFont"/>
    <w:uiPriority w:val="99"/>
    <w:unhideWhenUsed/>
    <w:rsid w:val="002B52F2"/>
    <w:rPr>
      <w:color w:val="0000FF" w:themeColor="hyperlink"/>
      <w:u w:val="single"/>
    </w:rPr>
  </w:style>
  <w:style w:type="paragraph" w:customStyle="1" w:styleId="AlphaList">
    <w:name w:val="Alpha List"/>
    <w:basedOn w:val="ListBullet"/>
    <w:rsid w:val="00D00E5D"/>
    <w:pPr>
      <w:spacing w:after="0" w:line="240" w:lineRule="auto"/>
      <w:contextualSpacing w:val="0"/>
    </w:pPr>
    <w:rPr>
      <w:rFonts w:ascii="Times New Roman" w:eastAsia="Times New Roman" w:hAnsi="Times New Roman" w:cs="Times New Roman"/>
      <w:sz w:val="24"/>
      <w:szCs w:val="24"/>
    </w:rPr>
  </w:style>
  <w:style w:type="paragraph" w:styleId="ListBullet">
    <w:name w:val="List Bullet"/>
    <w:basedOn w:val="Normal"/>
    <w:uiPriority w:val="99"/>
    <w:semiHidden/>
    <w:unhideWhenUsed/>
    <w:rsid w:val="00D00E5D"/>
    <w:pPr>
      <w:tabs>
        <w:tab w:val="num" w:pos="720"/>
      </w:tabs>
      <w:spacing w:after="200" w:line="276" w:lineRule="auto"/>
      <w:ind w:left="720" w:hanging="360"/>
      <w:contextualSpacing/>
    </w:pPr>
    <w:rPr>
      <w:rFonts w:asciiTheme="minorHAnsi" w:eastAsiaTheme="minorHAnsi" w:hAnsiTheme="minorHAnsi" w:cstheme="minorBidi"/>
      <w:sz w:val="22"/>
      <w:szCs w:val="22"/>
      <w:lang w:val="en-CA"/>
    </w:rPr>
  </w:style>
  <w:style w:type="paragraph" w:styleId="ListParagraph">
    <w:name w:val="List Paragraph"/>
    <w:basedOn w:val="Normal"/>
    <w:uiPriority w:val="34"/>
    <w:qFormat/>
    <w:rsid w:val="00D00E5D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CA"/>
    </w:rPr>
  </w:style>
  <w:style w:type="paragraph" w:styleId="BodyText">
    <w:name w:val="Body Text"/>
    <w:basedOn w:val="Normal"/>
    <w:link w:val="BodyTextChar"/>
    <w:unhideWhenUsed/>
    <w:rsid w:val="00122A25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122A25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TableHeading">
    <w:name w:val="Table Heading"/>
    <w:basedOn w:val="BodyText"/>
    <w:rsid w:val="00122A25"/>
    <w:pPr>
      <w:jc w:val="center"/>
    </w:pPr>
    <w:rPr>
      <w:b/>
      <w:bCs/>
    </w:rPr>
  </w:style>
  <w:style w:type="table" w:customStyle="1" w:styleId="TableGrid1">
    <w:name w:val="Table Grid1"/>
    <w:basedOn w:val="TableNormal"/>
    <w:next w:val="TableGrid"/>
    <w:rsid w:val="00D41ED9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2034B0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AB6D5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D3069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/>
    </w:rPr>
  </w:style>
  <w:style w:type="character" w:styleId="Emphasis">
    <w:name w:val="Emphasis"/>
    <w:basedOn w:val="DefaultParagraphFont"/>
    <w:uiPriority w:val="20"/>
    <w:qFormat/>
    <w:rsid w:val="00A559A7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D61CFD"/>
    <w:pPr>
      <w:spacing w:after="200"/>
    </w:pPr>
    <w:rPr>
      <w:i/>
      <w:iCs/>
      <w:color w:val="1F497D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8F5AB4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7165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14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299640">
          <w:marLeft w:val="0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419086">
              <w:marLeft w:val="3330"/>
              <w:marRight w:val="18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03773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71220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7474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0" w:color="AAAAAA"/>
                            <w:left w:val="single" w:sz="6" w:space="0" w:color="AAAAAA"/>
                            <w:bottom w:val="single" w:sz="6" w:space="0" w:color="AAAAAA"/>
                            <w:right w:val="single" w:sz="6" w:space="0" w:color="AAAAAA"/>
                          </w:divBdr>
                          <w:divsChild>
                            <w:div w:id="656943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095435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802746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976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49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4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83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8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5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433802">
          <w:marLeft w:val="0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9320018">
              <w:marLeft w:val="3330"/>
              <w:marRight w:val="18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23040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63739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5856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0" w:color="AAAAAA"/>
                            <w:left w:val="single" w:sz="6" w:space="0" w:color="AAAAAA"/>
                            <w:bottom w:val="single" w:sz="6" w:space="0" w:color="AAAAAA"/>
                            <w:right w:val="single" w:sz="6" w:space="0" w:color="AAAAAA"/>
                          </w:divBdr>
                          <w:divsChild>
                            <w:div w:id="17847675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79332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523084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625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2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41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73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05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78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12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658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2822">
          <w:marLeft w:val="0"/>
          <w:marRight w:val="0"/>
          <w:marTop w:val="18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298602">
              <w:marLeft w:val="3330"/>
              <w:marRight w:val="18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4079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0811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25140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0" w:color="AAAAAA"/>
                            <w:left w:val="single" w:sz="6" w:space="0" w:color="AAAAAA"/>
                            <w:bottom w:val="single" w:sz="6" w:space="0" w:color="AAAAAA"/>
                            <w:right w:val="single" w:sz="6" w:space="0" w:color="AAAAAA"/>
                          </w:divBdr>
                          <w:divsChild>
                            <w:div w:id="12895556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845206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350210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493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528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09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22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B331DAE8CB37246BD45905BD68AF78E" ma:contentTypeVersion="12" ma:contentTypeDescription="Create a new document." ma:contentTypeScope="" ma:versionID="134eea960f4e290862dddfa46f06d3de">
  <xsd:schema xmlns:xsd="http://www.w3.org/2001/XMLSchema" xmlns:xs="http://www.w3.org/2001/XMLSchema" xmlns:p="http://schemas.microsoft.com/office/2006/metadata/properties" xmlns:ns3="2779abdc-c124-4765-8dc5-d09609b07bac" xmlns:ns4="cc053214-a83e-4bcb-bd5d-e7e01ec678a0" targetNamespace="http://schemas.microsoft.com/office/2006/metadata/properties" ma:root="true" ma:fieldsID="f64e1d7c55d6dc1a2a1389b6bbf94aed" ns3:_="" ns4:_="">
    <xsd:import namespace="2779abdc-c124-4765-8dc5-d09609b07bac"/>
    <xsd:import namespace="cc053214-a83e-4bcb-bd5d-e7e01ec678a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779abdc-c124-4765-8dc5-d09609b07ba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c053214-a83e-4bcb-bd5d-e7e01ec678a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CBD0B8C-1CB4-4140-9D6A-334CBD2F37C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2779abdc-c124-4765-8dc5-d09609b07bac"/>
    <ds:schemaRef ds:uri="cc053214-a83e-4bcb-bd5d-e7e01ec678a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3E7DD45-20C1-4B75-8853-216FF8DC02D9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08D86849-04F6-449C-981F-56188FB3C22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C4FCCA6C-9BE5-46D6-A871-9FF8E03D661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4</TotalTime>
  <Pages>4</Pages>
  <Words>528</Words>
  <Characters>3014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lgonquin College</Company>
  <LinksUpToDate>false</LinksUpToDate>
  <CharactersWithSpaces>3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thew O' Meara</dc:creator>
  <cp:lastModifiedBy>Yanzhang Wu</cp:lastModifiedBy>
  <cp:revision>192</cp:revision>
  <cp:lastPrinted>2012-09-21T21:24:00Z</cp:lastPrinted>
  <dcterms:created xsi:type="dcterms:W3CDTF">2020-05-13T16:07:00Z</dcterms:created>
  <dcterms:modified xsi:type="dcterms:W3CDTF">2022-06-06T21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B331DAE8CB37246BD45905BD68AF78E</vt:lpwstr>
  </property>
  <property fmtid="{D5CDD505-2E9C-101B-9397-08002B2CF9AE}" pid="3" name="ZOTERO_PREF_1">
    <vt:lpwstr>&lt;data data-version="3" zotero-version="6.0.8"&gt;&lt;session id="dY0x8sS5"/&gt;&lt;style id="http://www.zotero.org/styles/ieee" locale="en-US" hasBibliography="1" bibliographyStyleHasBeenSet="1"/&gt;&lt;prefs&gt;&lt;pref name="fieldType" value="Field"/&gt;&lt;/prefs&gt;&lt;/data&gt;</vt:lpwstr>
  </property>
</Properties>
</file>